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46681C43"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AD4A98">
        <w:rPr>
          <w:rFonts w:ascii="Times New Roman" w:eastAsia="Times New Roman" w:hAnsi="Times New Roman" w:cs="Times New Roman"/>
          <w:noProof/>
          <w:sz w:val="24"/>
          <w:szCs w:val="24"/>
          <w:lang w:val="en-US"/>
        </w:rPr>
        <w:t>21 Octo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rFonts w:eastAsia="Times" w:cstheme="minorBidi"/>
          <w:color w:val="auto"/>
          <w:sz w:val="22"/>
          <w:lang w:val="en-GB"/>
        </w:rPr>
        <w:id w:val="-1107032961"/>
        <w:docPartObj>
          <w:docPartGallery w:val="Table of Contents"/>
          <w:docPartUnique/>
        </w:docPartObj>
      </w:sdtPr>
      <w:sdtEndPr/>
      <w:sdtContent>
        <w:p w14:paraId="754DC537" w14:textId="7046600A" w:rsidR="00DC355C" w:rsidRDefault="00A96E4C">
          <w:pPr>
            <w:pStyle w:val="TOC1"/>
            <w:tabs>
              <w:tab w:val="left" w:pos="440"/>
              <w:tab w:val="right" w:pos="9016"/>
            </w:tabs>
            <w:rPr>
              <w:rFonts w:asciiTheme="minorHAnsi" w:hAnsiTheme="minorHAnsi" w:cstheme="minorBidi"/>
              <w:noProof/>
              <w:color w:val="auto"/>
              <w:sz w:val="22"/>
              <w:lang w:val="en-CH"/>
            </w:rPr>
          </w:pPr>
          <w:r>
            <w:fldChar w:fldCharType="begin"/>
          </w:r>
          <w:r>
            <w:instrText xml:space="preserve"> TOC \h \u \z </w:instrText>
          </w:r>
          <w:r>
            <w:fldChar w:fldCharType="separate"/>
          </w:r>
          <w:hyperlink w:anchor="_Toc117182065" w:history="1">
            <w:r w:rsidR="00DC355C" w:rsidRPr="00DE2240">
              <w:rPr>
                <w:rStyle w:val="Hyperlink"/>
                <w:noProof/>
              </w:rPr>
              <w:t>1</w:t>
            </w:r>
            <w:r w:rsidR="00DC355C">
              <w:rPr>
                <w:rFonts w:asciiTheme="minorHAnsi" w:hAnsiTheme="minorHAnsi" w:cstheme="minorBidi"/>
                <w:noProof/>
                <w:color w:val="auto"/>
                <w:sz w:val="22"/>
                <w:lang w:val="en-CH"/>
              </w:rPr>
              <w:tab/>
            </w:r>
            <w:r w:rsidR="00DC355C" w:rsidRPr="00DE2240">
              <w:rPr>
                <w:rStyle w:val="Hyperlink"/>
                <w:noProof/>
              </w:rPr>
              <w:t>Introduction</w:t>
            </w:r>
            <w:r w:rsidR="00DC355C">
              <w:rPr>
                <w:noProof/>
                <w:webHidden/>
              </w:rPr>
              <w:tab/>
            </w:r>
            <w:r w:rsidR="00DC355C">
              <w:rPr>
                <w:noProof/>
                <w:webHidden/>
              </w:rPr>
              <w:fldChar w:fldCharType="begin"/>
            </w:r>
            <w:r w:rsidR="00DC355C">
              <w:rPr>
                <w:noProof/>
                <w:webHidden/>
              </w:rPr>
              <w:instrText xml:space="preserve"> PAGEREF _Toc117182065 \h </w:instrText>
            </w:r>
            <w:r w:rsidR="00DC355C">
              <w:rPr>
                <w:noProof/>
                <w:webHidden/>
              </w:rPr>
            </w:r>
            <w:r w:rsidR="00DC355C">
              <w:rPr>
                <w:noProof/>
                <w:webHidden/>
              </w:rPr>
              <w:fldChar w:fldCharType="separate"/>
            </w:r>
            <w:r w:rsidR="00DC355C">
              <w:rPr>
                <w:noProof/>
                <w:webHidden/>
              </w:rPr>
              <w:t>4</w:t>
            </w:r>
            <w:r w:rsidR="00DC355C">
              <w:rPr>
                <w:noProof/>
                <w:webHidden/>
              </w:rPr>
              <w:fldChar w:fldCharType="end"/>
            </w:r>
          </w:hyperlink>
        </w:p>
        <w:p w14:paraId="4393D1BB" w14:textId="1CB08BF0"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66" w:history="1">
            <w:r w:rsidR="00DC355C" w:rsidRPr="00DE2240">
              <w:rPr>
                <w:rStyle w:val="Hyperlink"/>
                <w:noProof/>
              </w:rPr>
              <w:t>1.1</w:t>
            </w:r>
            <w:r w:rsidR="00DC355C">
              <w:rPr>
                <w:rFonts w:asciiTheme="minorHAnsi" w:hAnsiTheme="minorHAnsi" w:cstheme="minorBidi"/>
                <w:noProof/>
                <w:color w:val="auto"/>
                <w:sz w:val="22"/>
                <w:lang w:val="en-CH"/>
              </w:rPr>
              <w:tab/>
            </w:r>
            <w:r w:rsidR="00DC355C" w:rsidRPr="00DE2240">
              <w:rPr>
                <w:rStyle w:val="Hyperlink"/>
                <w:noProof/>
              </w:rPr>
              <w:t>Background topic 1 (Solid Waste Management)</w:t>
            </w:r>
            <w:r w:rsidR="00DC355C">
              <w:rPr>
                <w:noProof/>
                <w:webHidden/>
              </w:rPr>
              <w:tab/>
            </w:r>
            <w:r w:rsidR="00DC355C">
              <w:rPr>
                <w:noProof/>
                <w:webHidden/>
              </w:rPr>
              <w:fldChar w:fldCharType="begin"/>
            </w:r>
            <w:r w:rsidR="00DC355C">
              <w:rPr>
                <w:noProof/>
                <w:webHidden/>
              </w:rPr>
              <w:instrText xml:space="preserve"> PAGEREF _Toc117182066 \h </w:instrText>
            </w:r>
            <w:r w:rsidR="00DC355C">
              <w:rPr>
                <w:noProof/>
                <w:webHidden/>
              </w:rPr>
            </w:r>
            <w:r w:rsidR="00DC355C">
              <w:rPr>
                <w:noProof/>
                <w:webHidden/>
              </w:rPr>
              <w:fldChar w:fldCharType="separate"/>
            </w:r>
            <w:r w:rsidR="00DC355C">
              <w:rPr>
                <w:noProof/>
                <w:webHidden/>
              </w:rPr>
              <w:t>4</w:t>
            </w:r>
            <w:r w:rsidR="00DC355C">
              <w:rPr>
                <w:noProof/>
                <w:webHidden/>
              </w:rPr>
              <w:fldChar w:fldCharType="end"/>
            </w:r>
          </w:hyperlink>
        </w:p>
        <w:p w14:paraId="18E1CB6D" w14:textId="4432D169"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67" w:history="1">
            <w:r w:rsidR="00DC355C" w:rsidRPr="00DE2240">
              <w:rPr>
                <w:rStyle w:val="Hyperlink"/>
                <w:noProof/>
              </w:rPr>
              <w:t>1.2</w:t>
            </w:r>
            <w:r w:rsidR="00DC355C">
              <w:rPr>
                <w:rFonts w:asciiTheme="minorHAnsi" w:hAnsiTheme="minorHAnsi" w:cstheme="minorBidi"/>
                <w:noProof/>
                <w:color w:val="auto"/>
                <w:sz w:val="22"/>
                <w:lang w:val="en-CH"/>
              </w:rPr>
              <w:tab/>
            </w:r>
            <w:r w:rsidR="00DC355C" w:rsidRPr="00DE2240">
              <w:rPr>
                <w:rStyle w:val="Hyperlink"/>
                <w:noProof/>
              </w:rPr>
              <w:t>Background topic 2 (SWM in Africa)</w:t>
            </w:r>
            <w:r w:rsidR="00DC355C">
              <w:rPr>
                <w:noProof/>
                <w:webHidden/>
              </w:rPr>
              <w:tab/>
            </w:r>
            <w:r w:rsidR="00DC355C">
              <w:rPr>
                <w:noProof/>
                <w:webHidden/>
              </w:rPr>
              <w:fldChar w:fldCharType="begin"/>
            </w:r>
            <w:r w:rsidR="00DC355C">
              <w:rPr>
                <w:noProof/>
                <w:webHidden/>
              </w:rPr>
              <w:instrText xml:space="preserve"> PAGEREF _Toc117182067 \h </w:instrText>
            </w:r>
            <w:r w:rsidR="00DC355C">
              <w:rPr>
                <w:noProof/>
                <w:webHidden/>
              </w:rPr>
            </w:r>
            <w:r w:rsidR="00DC355C">
              <w:rPr>
                <w:noProof/>
                <w:webHidden/>
              </w:rPr>
              <w:fldChar w:fldCharType="separate"/>
            </w:r>
            <w:r w:rsidR="00DC355C">
              <w:rPr>
                <w:noProof/>
                <w:webHidden/>
              </w:rPr>
              <w:t>4</w:t>
            </w:r>
            <w:r w:rsidR="00DC355C">
              <w:rPr>
                <w:noProof/>
                <w:webHidden/>
              </w:rPr>
              <w:fldChar w:fldCharType="end"/>
            </w:r>
          </w:hyperlink>
        </w:p>
        <w:p w14:paraId="2945DBEE" w14:textId="2C214055"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68" w:history="1">
            <w:r w:rsidR="00DC355C" w:rsidRPr="00DE2240">
              <w:rPr>
                <w:rStyle w:val="Hyperlink"/>
                <w:noProof/>
              </w:rPr>
              <w:t>1.3</w:t>
            </w:r>
            <w:r w:rsidR="00DC355C">
              <w:rPr>
                <w:rFonts w:asciiTheme="minorHAnsi" w:hAnsiTheme="minorHAnsi" w:cstheme="minorBidi"/>
                <w:noProof/>
                <w:color w:val="auto"/>
                <w:sz w:val="22"/>
                <w:lang w:val="en-CH"/>
              </w:rPr>
              <w:tab/>
            </w:r>
            <w:r w:rsidR="00DC355C" w:rsidRPr="00DE2240">
              <w:rPr>
                <w:rStyle w:val="Hyperlink"/>
                <w:noProof/>
              </w:rPr>
              <w:t>Justification and Research Questions</w:t>
            </w:r>
            <w:r w:rsidR="00DC355C">
              <w:rPr>
                <w:noProof/>
                <w:webHidden/>
              </w:rPr>
              <w:tab/>
            </w:r>
            <w:r w:rsidR="00DC355C">
              <w:rPr>
                <w:noProof/>
                <w:webHidden/>
              </w:rPr>
              <w:fldChar w:fldCharType="begin"/>
            </w:r>
            <w:r w:rsidR="00DC355C">
              <w:rPr>
                <w:noProof/>
                <w:webHidden/>
              </w:rPr>
              <w:instrText xml:space="preserve"> PAGEREF _Toc117182068 \h </w:instrText>
            </w:r>
            <w:r w:rsidR="00DC355C">
              <w:rPr>
                <w:noProof/>
                <w:webHidden/>
              </w:rPr>
            </w:r>
            <w:r w:rsidR="00DC355C">
              <w:rPr>
                <w:noProof/>
                <w:webHidden/>
              </w:rPr>
              <w:fldChar w:fldCharType="separate"/>
            </w:r>
            <w:r w:rsidR="00DC355C">
              <w:rPr>
                <w:noProof/>
                <w:webHidden/>
              </w:rPr>
              <w:t>4</w:t>
            </w:r>
            <w:r w:rsidR="00DC355C">
              <w:rPr>
                <w:noProof/>
                <w:webHidden/>
              </w:rPr>
              <w:fldChar w:fldCharType="end"/>
            </w:r>
          </w:hyperlink>
        </w:p>
        <w:p w14:paraId="7813104D" w14:textId="7EF9D307" w:rsidR="00DC355C" w:rsidRDefault="001966A9">
          <w:pPr>
            <w:pStyle w:val="TOC1"/>
            <w:tabs>
              <w:tab w:val="left" w:pos="440"/>
              <w:tab w:val="right" w:pos="9016"/>
            </w:tabs>
            <w:rPr>
              <w:rFonts w:asciiTheme="minorHAnsi" w:hAnsiTheme="minorHAnsi" w:cstheme="minorBidi"/>
              <w:noProof/>
              <w:color w:val="auto"/>
              <w:sz w:val="22"/>
              <w:lang w:val="en-CH"/>
            </w:rPr>
          </w:pPr>
          <w:hyperlink w:anchor="_Toc117182069" w:history="1">
            <w:r w:rsidR="00DC355C" w:rsidRPr="00DE2240">
              <w:rPr>
                <w:rStyle w:val="Hyperlink"/>
                <w:noProof/>
              </w:rPr>
              <w:t>2</w:t>
            </w:r>
            <w:r w:rsidR="00DC355C">
              <w:rPr>
                <w:rFonts w:asciiTheme="minorHAnsi" w:hAnsiTheme="minorHAnsi" w:cstheme="minorBidi"/>
                <w:noProof/>
                <w:color w:val="auto"/>
                <w:sz w:val="22"/>
                <w:lang w:val="en-CH"/>
              </w:rPr>
              <w:tab/>
            </w:r>
            <w:r w:rsidR="00DC355C" w:rsidRPr="00DE2240">
              <w:rPr>
                <w:rStyle w:val="Hyperlink"/>
                <w:noProof/>
              </w:rPr>
              <w:t>Data analysis</w:t>
            </w:r>
            <w:r w:rsidR="00DC355C">
              <w:rPr>
                <w:noProof/>
                <w:webHidden/>
              </w:rPr>
              <w:tab/>
            </w:r>
            <w:r w:rsidR="00DC355C">
              <w:rPr>
                <w:noProof/>
                <w:webHidden/>
              </w:rPr>
              <w:fldChar w:fldCharType="begin"/>
            </w:r>
            <w:r w:rsidR="00DC355C">
              <w:rPr>
                <w:noProof/>
                <w:webHidden/>
              </w:rPr>
              <w:instrText xml:space="preserve"> PAGEREF _Toc117182069 \h </w:instrText>
            </w:r>
            <w:r w:rsidR="00DC355C">
              <w:rPr>
                <w:noProof/>
                <w:webHidden/>
              </w:rPr>
            </w:r>
            <w:r w:rsidR="00DC355C">
              <w:rPr>
                <w:noProof/>
                <w:webHidden/>
              </w:rPr>
              <w:fldChar w:fldCharType="separate"/>
            </w:r>
            <w:r w:rsidR="00DC355C">
              <w:rPr>
                <w:noProof/>
                <w:webHidden/>
              </w:rPr>
              <w:t>5</w:t>
            </w:r>
            <w:r w:rsidR="00DC355C">
              <w:rPr>
                <w:noProof/>
                <w:webHidden/>
              </w:rPr>
              <w:fldChar w:fldCharType="end"/>
            </w:r>
          </w:hyperlink>
        </w:p>
        <w:p w14:paraId="0E6547D2" w14:textId="3448A105"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70" w:history="1">
            <w:r w:rsidR="00DC355C" w:rsidRPr="00DE2240">
              <w:rPr>
                <w:rStyle w:val="Hyperlink"/>
                <w:noProof/>
              </w:rPr>
              <w:t>2.1</w:t>
            </w:r>
            <w:r w:rsidR="00DC355C">
              <w:rPr>
                <w:rFonts w:asciiTheme="minorHAnsi" w:hAnsiTheme="minorHAnsi" w:cstheme="minorBidi"/>
                <w:noProof/>
                <w:color w:val="auto"/>
                <w:sz w:val="22"/>
                <w:lang w:val="en-CH"/>
              </w:rPr>
              <w:tab/>
            </w:r>
            <w:r w:rsidR="00DC355C" w:rsidRPr="00DE2240">
              <w:rPr>
                <w:rStyle w:val="Hyperlink"/>
                <w:noProof/>
              </w:rPr>
              <w:t>Set of skip locations</w:t>
            </w:r>
            <w:r w:rsidR="00DC355C">
              <w:rPr>
                <w:noProof/>
                <w:webHidden/>
              </w:rPr>
              <w:tab/>
            </w:r>
            <w:r w:rsidR="00DC355C">
              <w:rPr>
                <w:noProof/>
                <w:webHidden/>
              </w:rPr>
              <w:fldChar w:fldCharType="begin"/>
            </w:r>
            <w:r w:rsidR="00DC355C">
              <w:rPr>
                <w:noProof/>
                <w:webHidden/>
              </w:rPr>
              <w:instrText xml:space="preserve"> PAGEREF _Toc117182070 \h </w:instrText>
            </w:r>
            <w:r w:rsidR="00DC355C">
              <w:rPr>
                <w:noProof/>
                <w:webHidden/>
              </w:rPr>
            </w:r>
            <w:r w:rsidR="00DC355C">
              <w:rPr>
                <w:noProof/>
                <w:webHidden/>
              </w:rPr>
              <w:fldChar w:fldCharType="separate"/>
            </w:r>
            <w:r w:rsidR="00DC355C">
              <w:rPr>
                <w:noProof/>
                <w:webHidden/>
              </w:rPr>
              <w:t>5</w:t>
            </w:r>
            <w:r w:rsidR="00DC355C">
              <w:rPr>
                <w:noProof/>
                <w:webHidden/>
              </w:rPr>
              <w:fldChar w:fldCharType="end"/>
            </w:r>
          </w:hyperlink>
        </w:p>
        <w:p w14:paraId="5E8101DA" w14:textId="02E30765"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71" w:history="1">
            <w:r w:rsidR="00DC355C" w:rsidRPr="00DE2240">
              <w:rPr>
                <w:rStyle w:val="Hyperlink"/>
                <w:noProof/>
              </w:rPr>
              <w:t>2.2</w:t>
            </w:r>
            <w:r w:rsidR="00DC355C">
              <w:rPr>
                <w:rFonts w:asciiTheme="minorHAnsi" w:hAnsiTheme="minorHAnsi" w:cstheme="minorBidi"/>
                <w:noProof/>
                <w:color w:val="auto"/>
                <w:sz w:val="22"/>
                <w:lang w:val="en-CH"/>
              </w:rPr>
              <w:tab/>
            </w:r>
            <w:r w:rsidR="00DC355C" w:rsidRPr="00DE2240">
              <w:rPr>
                <w:rStyle w:val="Hyperlink"/>
                <w:noProof/>
              </w:rPr>
              <w:t>Skips filling data</w:t>
            </w:r>
            <w:r w:rsidR="00DC355C">
              <w:rPr>
                <w:noProof/>
                <w:webHidden/>
              </w:rPr>
              <w:tab/>
            </w:r>
            <w:r w:rsidR="00DC355C">
              <w:rPr>
                <w:noProof/>
                <w:webHidden/>
              </w:rPr>
              <w:fldChar w:fldCharType="begin"/>
            </w:r>
            <w:r w:rsidR="00DC355C">
              <w:rPr>
                <w:noProof/>
                <w:webHidden/>
              </w:rPr>
              <w:instrText xml:space="preserve"> PAGEREF _Toc117182071 \h </w:instrText>
            </w:r>
            <w:r w:rsidR="00DC355C">
              <w:rPr>
                <w:noProof/>
                <w:webHidden/>
              </w:rPr>
            </w:r>
            <w:r w:rsidR="00DC355C">
              <w:rPr>
                <w:noProof/>
                <w:webHidden/>
              </w:rPr>
              <w:fldChar w:fldCharType="separate"/>
            </w:r>
            <w:r w:rsidR="00DC355C">
              <w:rPr>
                <w:noProof/>
                <w:webHidden/>
              </w:rPr>
              <w:t>6</w:t>
            </w:r>
            <w:r w:rsidR="00DC355C">
              <w:rPr>
                <w:noProof/>
                <w:webHidden/>
              </w:rPr>
              <w:fldChar w:fldCharType="end"/>
            </w:r>
          </w:hyperlink>
        </w:p>
        <w:p w14:paraId="1630FBBD" w14:textId="1477A770"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72" w:history="1">
            <w:r w:rsidR="00DC355C" w:rsidRPr="00DE2240">
              <w:rPr>
                <w:rStyle w:val="Hyperlink"/>
                <w:noProof/>
              </w:rPr>
              <w:t>2.3</w:t>
            </w:r>
            <w:r w:rsidR="00DC355C">
              <w:rPr>
                <w:rFonts w:asciiTheme="minorHAnsi" w:hAnsiTheme="minorHAnsi" w:cstheme="minorBidi"/>
                <w:noProof/>
                <w:color w:val="auto"/>
                <w:sz w:val="22"/>
                <w:lang w:val="en-CH"/>
              </w:rPr>
              <w:tab/>
            </w:r>
            <w:r w:rsidR="00DC355C" w:rsidRPr="00DE2240">
              <w:rPr>
                <w:rStyle w:val="Hyperlink"/>
                <w:noProof/>
              </w:rPr>
              <w:t>Dump arrivals logs</w:t>
            </w:r>
            <w:r w:rsidR="00DC355C">
              <w:rPr>
                <w:noProof/>
                <w:webHidden/>
              </w:rPr>
              <w:tab/>
            </w:r>
            <w:r w:rsidR="00DC355C">
              <w:rPr>
                <w:noProof/>
                <w:webHidden/>
              </w:rPr>
              <w:fldChar w:fldCharType="begin"/>
            </w:r>
            <w:r w:rsidR="00DC355C">
              <w:rPr>
                <w:noProof/>
                <w:webHidden/>
              </w:rPr>
              <w:instrText xml:space="preserve"> PAGEREF _Toc117182072 \h </w:instrText>
            </w:r>
            <w:r w:rsidR="00DC355C">
              <w:rPr>
                <w:noProof/>
                <w:webHidden/>
              </w:rPr>
            </w:r>
            <w:r w:rsidR="00DC355C">
              <w:rPr>
                <w:noProof/>
                <w:webHidden/>
              </w:rPr>
              <w:fldChar w:fldCharType="separate"/>
            </w:r>
            <w:r w:rsidR="00DC355C">
              <w:rPr>
                <w:noProof/>
                <w:webHidden/>
              </w:rPr>
              <w:t>13</w:t>
            </w:r>
            <w:r w:rsidR="00DC355C">
              <w:rPr>
                <w:noProof/>
                <w:webHidden/>
              </w:rPr>
              <w:fldChar w:fldCharType="end"/>
            </w:r>
          </w:hyperlink>
        </w:p>
        <w:p w14:paraId="70363894" w14:textId="257D63D2"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73" w:history="1">
            <w:r w:rsidR="00DC355C" w:rsidRPr="00DE2240">
              <w:rPr>
                <w:rStyle w:val="Hyperlink"/>
                <w:noProof/>
              </w:rPr>
              <w:t>2.4</w:t>
            </w:r>
            <w:r w:rsidR="00DC355C">
              <w:rPr>
                <w:rFonts w:asciiTheme="minorHAnsi" w:hAnsiTheme="minorHAnsi" w:cstheme="minorBidi"/>
                <w:noProof/>
                <w:color w:val="auto"/>
                <w:sz w:val="22"/>
                <w:lang w:val="en-CH"/>
              </w:rPr>
              <w:tab/>
            </w:r>
            <w:r w:rsidR="00DC355C" w:rsidRPr="00DE2240">
              <w:rPr>
                <w:rStyle w:val="Hyperlink"/>
                <w:noProof/>
              </w:rPr>
              <w:t>Estimating filling rates</w:t>
            </w:r>
            <w:r w:rsidR="00DC355C">
              <w:rPr>
                <w:noProof/>
                <w:webHidden/>
              </w:rPr>
              <w:tab/>
            </w:r>
            <w:r w:rsidR="00DC355C">
              <w:rPr>
                <w:noProof/>
                <w:webHidden/>
              </w:rPr>
              <w:fldChar w:fldCharType="begin"/>
            </w:r>
            <w:r w:rsidR="00DC355C">
              <w:rPr>
                <w:noProof/>
                <w:webHidden/>
              </w:rPr>
              <w:instrText xml:space="preserve"> PAGEREF _Toc117182073 \h </w:instrText>
            </w:r>
            <w:r w:rsidR="00DC355C">
              <w:rPr>
                <w:noProof/>
                <w:webHidden/>
              </w:rPr>
            </w:r>
            <w:r w:rsidR="00DC355C">
              <w:rPr>
                <w:noProof/>
                <w:webHidden/>
              </w:rPr>
              <w:fldChar w:fldCharType="separate"/>
            </w:r>
            <w:r w:rsidR="00DC355C">
              <w:rPr>
                <w:noProof/>
                <w:webHidden/>
              </w:rPr>
              <w:t>15</w:t>
            </w:r>
            <w:r w:rsidR="00DC355C">
              <w:rPr>
                <w:noProof/>
                <w:webHidden/>
              </w:rPr>
              <w:fldChar w:fldCharType="end"/>
            </w:r>
          </w:hyperlink>
        </w:p>
        <w:p w14:paraId="6B258B6F" w14:textId="5CCBAA5D" w:rsidR="00DC355C" w:rsidRDefault="001966A9">
          <w:pPr>
            <w:pStyle w:val="TOC1"/>
            <w:tabs>
              <w:tab w:val="left" w:pos="440"/>
              <w:tab w:val="right" w:pos="9016"/>
            </w:tabs>
            <w:rPr>
              <w:rFonts w:asciiTheme="minorHAnsi" w:hAnsiTheme="minorHAnsi" w:cstheme="minorBidi"/>
              <w:noProof/>
              <w:color w:val="auto"/>
              <w:sz w:val="22"/>
              <w:lang w:val="en-CH"/>
            </w:rPr>
          </w:pPr>
          <w:hyperlink w:anchor="_Toc117182074" w:history="1">
            <w:r w:rsidR="00DC355C" w:rsidRPr="00DE2240">
              <w:rPr>
                <w:rStyle w:val="Hyperlink"/>
                <w:noProof/>
              </w:rPr>
              <w:t>3</w:t>
            </w:r>
            <w:r w:rsidR="00DC355C">
              <w:rPr>
                <w:rFonts w:asciiTheme="minorHAnsi" w:hAnsiTheme="minorHAnsi" w:cstheme="minorBidi"/>
                <w:noProof/>
                <w:color w:val="auto"/>
                <w:sz w:val="22"/>
                <w:lang w:val="en-CH"/>
              </w:rPr>
              <w:tab/>
            </w:r>
            <w:r w:rsidR="00DC355C" w:rsidRPr="00DE2240">
              <w:rPr>
                <w:rStyle w:val="Hyperlink"/>
                <w:noProof/>
              </w:rPr>
              <w:t>Results and Discussion</w:t>
            </w:r>
            <w:r w:rsidR="00DC355C">
              <w:rPr>
                <w:noProof/>
                <w:webHidden/>
              </w:rPr>
              <w:tab/>
            </w:r>
            <w:r w:rsidR="00DC355C">
              <w:rPr>
                <w:noProof/>
                <w:webHidden/>
              </w:rPr>
              <w:fldChar w:fldCharType="begin"/>
            </w:r>
            <w:r w:rsidR="00DC355C">
              <w:rPr>
                <w:noProof/>
                <w:webHidden/>
              </w:rPr>
              <w:instrText xml:space="preserve"> PAGEREF _Toc117182074 \h </w:instrText>
            </w:r>
            <w:r w:rsidR="00DC355C">
              <w:rPr>
                <w:noProof/>
                <w:webHidden/>
              </w:rPr>
            </w:r>
            <w:r w:rsidR="00DC355C">
              <w:rPr>
                <w:noProof/>
                <w:webHidden/>
              </w:rPr>
              <w:fldChar w:fldCharType="separate"/>
            </w:r>
            <w:r w:rsidR="00DC355C">
              <w:rPr>
                <w:noProof/>
                <w:webHidden/>
              </w:rPr>
              <w:t>18</w:t>
            </w:r>
            <w:r w:rsidR="00DC355C">
              <w:rPr>
                <w:noProof/>
                <w:webHidden/>
              </w:rPr>
              <w:fldChar w:fldCharType="end"/>
            </w:r>
          </w:hyperlink>
        </w:p>
        <w:p w14:paraId="1A632354" w14:textId="56F0B0CE" w:rsidR="00DC355C" w:rsidRDefault="001966A9">
          <w:pPr>
            <w:pStyle w:val="TOC2"/>
            <w:tabs>
              <w:tab w:val="left" w:pos="880"/>
              <w:tab w:val="right" w:pos="9016"/>
            </w:tabs>
            <w:rPr>
              <w:rFonts w:asciiTheme="minorHAnsi" w:hAnsiTheme="minorHAnsi" w:cstheme="minorBidi"/>
              <w:noProof/>
              <w:color w:val="auto"/>
              <w:sz w:val="22"/>
              <w:lang w:val="en-CH"/>
            </w:rPr>
          </w:pPr>
          <w:hyperlink w:anchor="_Toc117182075" w:history="1">
            <w:r w:rsidR="00DC355C" w:rsidRPr="00DE2240">
              <w:rPr>
                <w:rStyle w:val="Hyperlink"/>
                <w:noProof/>
              </w:rPr>
              <w:t>3.1</w:t>
            </w:r>
            <w:r w:rsidR="00DC355C">
              <w:rPr>
                <w:rFonts w:asciiTheme="minorHAnsi" w:hAnsiTheme="minorHAnsi" w:cstheme="minorBidi"/>
                <w:noProof/>
                <w:color w:val="auto"/>
                <w:sz w:val="22"/>
                <w:lang w:val="en-CH"/>
              </w:rPr>
              <w:tab/>
            </w:r>
            <w:r w:rsidR="00DC355C" w:rsidRPr="00DE2240">
              <w:rPr>
                <w:rStyle w:val="Hyperlink"/>
                <w:noProof/>
              </w:rPr>
              <w:t>Discussion</w:t>
            </w:r>
            <w:r w:rsidR="00DC355C">
              <w:rPr>
                <w:noProof/>
                <w:webHidden/>
              </w:rPr>
              <w:tab/>
            </w:r>
            <w:r w:rsidR="00DC355C">
              <w:rPr>
                <w:noProof/>
                <w:webHidden/>
              </w:rPr>
              <w:fldChar w:fldCharType="begin"/>
            </w:r>
            <w:r w:rsidR="00DC355C">
              <w:rPr>
                <w:noProof/>
                <w:webHidden/>
              </w:rPr>
              <w:instrText xml:space="preserve"> PAGEREF _Toc117182075 \h </w:instrText>
            </w:r>
            <w:r w:rsidR="00DC355C">
              <w:rPr>
                <w:noProof/>
                <w:webHidden/>
              </w:rPr>
            </w:r>
            <w:r w:rsidR="00DC355C">
              <w:rPr>
                <w:noProof/>
                <w:webHidden/>
              </w:rPr>
              <w:fldChar w:fldCharType="separate"/>
            </w:r>
            <w:r w:rsidR="00DC355C">
              <w:rPr>
                <w:noProof/>
                <w:webHidden/>
              </w:rPr>
              <w:t>18</w:t>
            </w:r>
            <w:r w:rsidR="00DC355C">
              <w:rPr>
                <w:noProof/>
                <w:webHidden/>
              </w:rPr>
              <w:fldChar w:fldCharType="end"/>
            </w:r>
          </w:hyperlink>
        </w:p>
        <w:p w14:paraId="684F06AF" w14:textId="228EF8D2" w:rsidR="00DC355C" w:rsidRDefault="001966A9">
          <w:pPr>
            <w:pStyle w:val="TOC1"/>
            <w:tabs>
              <w:tab w:val="left" w:pos="440"/>
              <w:tab w:val="right" w:pos="9016"/>
            </w:tabs>
            <w:rPr>
              <w:rFonts w:asciiTheme="minorHAnsi" w:hAnsiTheme="minorHAnsi" w:cstheme="minorBidi"/>
              <w:noProof/>
              <w:color w:val="auto"/>
              <w:sz w:val="22"/>
              <w:lang w:val="en-CH"/>
            </w:rPr>
          </w:pPr>
          <w:hyperlink w:anchor="_Toc117182076" w:history="1">
            <w:r w:rsidR="00DC355C" w:rsidRPr="00DE2240">
              <w:rPr>
                <w:rStyle w:val="Hyperlink"/>
                <w:noProof/>
              </w:rPr>
              <w:t>4</w:t>
            </w:r>
            <w:r w:rsidR="00DC355C">
              <w:rPr>
                <w:rFonts w:asciiTheme="minorHAnsi" w:hAnsiTheme="minorHAnsi" w:cstheme="minorBidi"/>
                <w:noProof/>
                <w:color w:val="auto"/>
                <w:sz w:val="22"/>
                <w:lang w:val="en-CH"/>
              </w:rPr>
              <w:tab/>
            </w:r>
            <w:r w:rsidR="00DC355C" w:rsidRPr="00DE2240">
              <w:rPr>
                <w:rStyle w:val="Hyperlink"/>
                <w:noProof/>
              </w:rPr>
              <w:t>Conclusions and Recommendations</w:t>
            </w:r>
            <w:r w:rsidR="00DC355C">
              <w:rPr>
                <w:noProof/>
                <w:webHidden/>
              </w:rPr>
              <w:tab/>
            </w:r>
            <w:r w:rsidR="00DC355C">
              <w:rPr>
                <w:noProof/>
                <w:webHidden/>
              </w:rPr>
              <w:fldChar w:fldCharType="begin"/>
            </w:r>
            <w:r w:rsidR="00DC355C">
              <w:rPr>
                <w:noProof/>
                <w:webHidden/>
              </w:rPr>
              <w:instrText xml:space="preserve"> PAGEREF _Toc117182076 \h </w:instrText>
            </w:r>
            <w:r w:rsidR="00DC355C">
              <w:rPr>
                <w:noProof/>
                <w:webHidden/>
              </w:rPr>
            </w:r>
            <w:r w:rsidR="00DC355C">
              <w:rPr>
                <w:noProof/>
                <w:webHidden/>
              </w:rPr>
              <w:fldChar w:fldCharType="separate"/>
            </w:r>
            <w:r w:rsidR="00DC355C">
              <w:rPr>
                <w:noProof/>
                <w:webHidden/>
              </w:rPr>
              <w:t>18</w:t>
            </w:r>
            <w:r w:rsidR="00DC355C">
              <w:rPr>
                <w:noProof/>
                <w:webHidden/>
              </w:rPr>
              <w:fldChar w:fldCharType="end"/>
            </w:r>
          </w:hyperlink>
        </w:p>
        <w:p w14:paraId="3AC0581E" w14:textId="1AB89FD9" w:rsidR="00DC355C" w:rsidRDefault="001966A9">
          <w:pPr>
            <w:pStyle w:val="TOC1"/>
            <w:tabs>
              <w:tab w:val="left" w:pos="440"/>
              <w:tab w:val="right" w:pos="9016"/>
            </w:tabs>
            <w:rPr>
              <w:rFonts w:asciiTheme="minorHAnsi" w:hAnsiTheme="minorHAnsi" w:cstheme="minorBidi"/>
              <w:noProof/>
              <w:color w:val="auto"/>
              <w:sz w:val="22"/>
              <w:lang w:val="en-CH"/>
            </w:rPr>
          </w:pPr>
          <w:hyperlink w:anchor="_Toc117182077" w:history="1">
            <w:r w:rsidR="00DC355C" w:rsidRPr="00DE2240">
              <w:rPr>
                <w:rStyle w:val="Hyperlink"/>
                <w:noProof/>
              </w:rPr>
              <w:t>5</w:t>
            </w:r>
            <w:r w:rsidR="00DC355C">
              <w:rPr>
                <w:rFonts w:asciiTheme="minorHAnsi" w:hAnsiTheme="minorHAnsi" w:cstheme="minorBidi"/>
                <w:noProof/>
                <w:color w:val="auto"/>
                <w:sz w:val="22"/>
                <w:lang w:val="en-CH"/>
              </w:rPr>
              <w:tab/>
            </w:r>
            <w:r w:rsidR="00DC355C" w:rsidRPr="00DE2240">
              <w:rPr>
                <w:rStyle w:val="Hyperlink"/>
                <w:noProof/>
              </w:rPr>
              <w:t>References</w:t>
            </w:r>
            <w:r w:rsidR="00DC355C">
              <w:rPr>
                <w:noProof/>
                <w:webHidden/>
              </w:rPr>
              <w:tab/>
            </w:r>
            <w:r w:rsidR="00DC355C">
              <w:rPr>
                <w:noProof/>
                <w:webHidden/>
              </w:rPr>
              <w:fldChar w:fldCharType="begin"/>
            </w:r>
            <w:r w:rsidR="00DC355C">
              <w:rPr>
                <w:noProof/>
                <w:webHidden/>
              </w:rPr>
              <w:instrText xml:space="preserve"> PAGEREF _Toc117182077 \h </w:instrText>
            </w:r>
            <w:r w:rsidR="00DC355C">
              <w:rPr>
                <w:noProof/>
                <w:webHidden/>
              </w:rPr>
            </w:r>
            <w:r w:rsidR="00DC355C">
              <w:rPr>
                <w:noProof/>
                <w:webHidden/>
              </w:rPr>
              <w:fldChar w:fldCharType="separate"/>
            </w:r>
            <w:r w:rsidR="00DC355C">
              <w:rPr>
                <w:noProof/>
                <w:webHidden/>
              </w:rPr>
              <w:t>18</w:t>
            </w:r>
            <w:r w:rsidR="00DC355C">
              <w:rPr>
                <w:noProof/>
                <w:webHidden/>
              </w:rPr>
              <w:fldChar w:fldCharType="end"/>
            </w:r>
          </w:hyperlink>
        </w:p>
        <w:p w14:paraId="618762CD" w14:textId="00014A00" w:rsidR="00A01443" w:rsidRDefault="00A96E4C">
          <w: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7182065"/>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7182066"/>
      <w:r w:rsidRPr="00981814">
        <w:t>Background</w:t>
      </w:r>
      <w:r>
        <w:t xml:space="preserve"> topic 1 (Solid Waste Management)</w:t>
      </w:r>
      <w:bookmarkEnd w:id="2"/>
    </w:p>
    <w:p w14:paraId="4FEE7527" w14:textId="55751AC2" w:rsidR="00A01443" w:rsidRDefault="00A96E4C" w:rsidP="00981814">
      <w:pPr>
        <w:pStyle w:val="Heading2"/>
      </w:pPr>
      <w:bookmarkStart w:id="3" w:name="_Toc117182067"/>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981814">
      <w:pPr>
        <w:pStyle w:val="Heading2"/>
      </w:pPr>
      <w:bookmarkStart w:id="4" w:name="_Toc117182068"/>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5" w:name="_Toc117182069"/>
      <w:r>
        <w:lastRenderedPageBreak/>
        <w:t>Data analysis</w:t>
      </w:r>
      <w:bookmarkEnd w:id="5"/>
    </w:p>
    <w:p w14:paraId="38BE7EEB" w14:textId="2A726B53" w:rsidR="002143A8" w:rsidRPr="00A92CC4" w:rsidRDefault="000C4C38" w:rsidP="002143A8">
      <w:r w:rsidRPr="000C4C38">
        <w:t xml:space="preserve">In order to formulate feasible and pertinent recommendations, parameters reflecting the situation need to be calculated. 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 xml:space="preserve">The more robust set, as seen in this section, is a timeseries of specific skips filling and emptying. However, the scope of it is quite narrow, with only 12 useful filling rates extracted, all in a small area of Blantyre. A second dataset gives the arrivals at Mzedi dump, the main waste </w:t>
      </w:r>
      <w:r w:rsidR="00A92CC4">
        <w:rPr>
          <w:b/>
          <w:bCs/>
        </w:rPr>
        <w:t>*word*</w:t>
      </w:r>
      <w:r w:rsidR="00A92CC4">
        <w:t xml:space="preserve"> 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p>
    <w:p w14:paraId="7354A16F" w14:textId="2FF2DEAF" w:rsidR="00B91D9F" w:rsidRDefault="000C4C38" w:rsidP="005B7CCE">
      <w:pPr>
        <w:pStyle w:val="Heading2"/>
      </w:pPr>
      <w:bookmarkStart w:id="6" w:name="_Ref117153785"/>
      <w:bookmarkStart w:id="7" w:name="_Toc117182070"/>
      <w:r>
        <w:t>Set of skip locations</w:t>
      </w:r>
      <w:bookmarkEnd w:id="6"/>
      <w:bookmarkEnd w:id="7"/>
    </w:p>
    <w:p w14:paraId="0E9A9C4C" w14:textId="0A2DC8B1"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DC355C">
        <w:t xml:space="preserve">Figure </w:t>
      </w:r>
      <w:r w:rsidR="00DC355C">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0E57FA9E" w:rsidR="00C2629F" w:rsidRDefault="00AC653D" w:rsidP="00C2629F">
      <w:pPr>
        <w:pStyle w:val="Caption"/>
        <w:jc w:val="center"/>
      </w:pPr>
      <w:bookmarkStart w:id="8" w:name="_Ref116656831"/>
      <w:r>
        <w:t xml:space="preserve">Figure </w:t>
      </w:r>
      <w:r w:rsidR="00B80BB9">
        <w:fldChar w:fldCharType="begin"/>
      </w:r>
      <w:r w:rsidR="00B80BB9">
        <w:instrText xml:space="preserve"> SEQ Figure \* ARABIC </w:instrText>
      </w:r>
      <w:r w:rsidR="00B80BB9">
        <w:fldChar w:fldCharType="separate"/>
      </w:r>
      <w:r w:rsidR="006647CB">
        <w:rPr>
          <w:noProof/>
        </w:rPr>
        <w:t>1</w:t>
      </w:r>
      <w:r w:rsidR="00B80BB9">
        <w:rPr>
          <w:noProof/>
        </w:rPr>
        <w:fldChar w:fldCharType="end"/>
      </w:r>
      <w:bookmarkEnd w:id="8"/>
      <w:r>
        <w:t xml:space="preserve"> </w:t>
      </w:r>
      <w:r w:rsidRPr="00CC2FCE">
        <w:t>Locations of skips, dump, compost facility and truck storage</w:t>
      </w:r>
      <w:r w:rsidR="00D35FE8">
        <w:t xml:space="preserve"> in Blantyre</w:t>
      </w:r>
    </w:p>
    <w:p w14:paraId="58DA7382" w14:textId="77777777" w:rsidR="00C2629F" w:rsidRDefault="00C2629F" w:rsidP="005B7CCE">
      <w:pPr>
        <w:pStyle w:val="Heading2"/>
      </w:pPr>
      <w:bookmarkStart w:id="9" w:name="_Ref117181127"/>
      <w:bookmarkStart w:id="10" w:name="_Ref117181131"/>
      <w:bookmarkStart w:id="11" w:name="_Toc117182071"/>
      <w:r>
        <w:t>Skips filling data</w:t>
      </w:r>
      <w:bookmarkEnd w:id="9"/>
      <w:bookmarkEnd w:id="10"/>
      <w:bookmarkEnd w:id="11"/>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67AA5681"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DC355C">
        <w:t xml:space="preserve">Figure </w:t>
      </w:r>
      <w:r w:rsidR="00DC355C">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DC355C">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6685088E" w:rsidR="005B7CCE" w:rsidRDefault="00EA4E95" w:rsidP="00EA4E95">
      <w:pPr>
        <w:pStyle w:val="Caption"/>
        <w:jc w:val="center"/>
      </w:pPr>
      <w:bookmarkStart w:id="12" w:name="_Ref117064754"/>
      <w:r>
        <w:t xml:space="preserve">Figure </w:t>
      </w:r>
      <w:r>
        <w:fldChar w:fldCharType="begin"/>
      </w:r>
      <w:r>
        <w:instrText xml:space="preserve"> SEQ Figure \* ARABIC </w:instrText>
      </w:r>
      <w:r>
        <w:fldChar w:fldCharType="separate"/>
      </w:r>
      <w:r w:rsidR="006647CB">
        <w:rPr>
          <w:noProof/>
        </w:rPr>
        <w:t>2</w:t>
      </w:r>
      <w:r>
        <w:fldChar w:fldCharType="end"/>
      </w:r>
      <w:bookmarkEnd w:id="12"/>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3AA7BF52" w:rsidR="00EC7BE6" w:rsidRDefault="00EA4E95" w:rsidP="00EA4E95">
      <w:pPr>
        <w:pStyle w:val="Caption"/>
        <w:jc w:val="center"/>
      </w:pPr>
      <w:r>
        <w:t xml:space="preserve">Figure </w:t>
      </w:r>
      <w:r>
        <w:fldChar w:fldCharType="begin"/>
      </w:r>
      <w:r>
        <w:instrText xml:space="preserve"> SEQ Figure \* ARABIC </w:instrText>
      </w:r>
      <w:r>
        <w:fldChar w:fldCharType="separate"/>
      </w:r>
      <w:r w:rsidR="006647CB">
        <w:rPr>
          <w:noProof/>
        </w:rPr>
        <w:t>3</w:t>
      </w:r>
      <w:r>
        <w:fldChar w:fldCharType="end"/>
      </w:r>
      <w:r>
        <w:t xml:space="preserve"> Skip filling data for Chigumula inorganic 2</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1F99D482" w:rsidR="00EC7BE6" w:rsidRDefault="00EA4E95" w:rsidP="00EA4E95">
      <w:pPr>
        <w:pStyle w:val="Caption"/>
        <w:jc w:val="center"/>
      </w:pPr>
      <w:bookmarkStart w:id="13" w:name="_Ref117064790"/>
      <w:r>
        <w:t xml:space="preserve">Figure </w:t>
      </w:r>
      <w:r>
        <w:fldChar w:fldCharType="begin"/>
      </w:r>
      <w:r>
        <w:instrText xml:space="preserve"> SEQ Figure \* ARABIC </w:instrText>
      </w:r>
      <w:r>
        <w:fldChar w:fldCharType="separate"/>
      </w:r>
      <w:r w:rsidR="006647CB">
        <w:rPr>
          <w:noProof/>
        </w:rPr>
        <w:t>4</w:t>
      </w:r>
      <w:r>
        <w:fldChar w:fldCharType="end"/>
      </w:r>
      <w:bookmarkEnd w:id="13"/>
      <w:r>
        <w:t xml:space="preserve"> </w:t>
      </w:r>
      <w:bookmarkStart w:id="14" w:name="_Ref117064784"/>
      <w:r>
        <w:t>Skip filling data for Bangwe inorganic 1</w:t>
      </w:r>
      <w:bookmarkEnd w:id="14"/>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57F49A7C" w14:textId="6CF4CA6F" w:rsidR="0020544F" w:rsidRDefault="0093381E" w:rsidP="005C52AA">
      <w:r>
        <w:t xml:space="preserve">An algorithm is developed to extract the rising ramps, in order to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306BD998" w:rsidR="00282D9D" w:rsidRDefault="003C5264" w:rsidP="00282D9D">
      <w:r>
        <w:t xml:space="preserve">Spikes occur in the dataset frequently. An example is </w:t>
      </w:r>
      <w:r>
        <w:fldChar w:fldCharType="begin"/>
      </w:r>
      <w:r>
        <w:instrText xml:space="preserve"> REF _Ref117064754 \h </w:instrText>
      </w:r>
      <w:r>
        <w:fldChar w:fldCharType="separate"/>
      </w:r>
      <w:r w:rsidR="00DC355C">
        <w:t xml:space="preserve">Figure </w:t>
      </w:r>
      <w:r w:rsidR="00DC355C">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Spikes are therefore defined </w:t>
      </w:r>
      <w:r w:rsidR="005F7AC3">
        <w:t>a</w:t>
      </w:r>
      <w:r w:rsidR="00E14D21">
        <w:t>s a single point wh</w:t>
      </w:r>
      <w:r w:rsidR="00FA0C30">
        <w:t xml:space="preserve">ere </w:t>
      </w:r>
      <w:r w:rsidR="00921DDD">
        <w:t>the value before and after are the same</w:t>
      </w:r>
      <w:r w:rsidR="009B7703">
        <w:t>. A</w:t>
      </w:r>
      <w:r w:rsidR="00274871">
        <w:t>lthough it</w:t>
      </w:r>
      <w:r w:rsidR="00DF4BBF">
        <w:t xml:space="preserve"> might remove some legitimately fast filling events, such as ones seen</w:t>
      </w:r>
      <w:r w:rsidR="001C4BF5">
        <w:t xml:space="preserve"> in </w:t>
      </w:r>
      <w:r w:rsidR="003767C0">
        <w:fldChar w:fldCharType="begin"/>
      </w:r>
      <w:r w:rsidR="003767C0">
        <w:instrText xml:space="preserve"> REF _Ref117064754 \h </w:instrText>
      </w:r>
      <w:r w:rsidR="003767C0">
        <w:fldChar w:fldCharType="separate"/>
      </w:r>
      <w:r w:rsidR="00DC355C">
        <w:t xml:space="preserve">Figure </w:t>
      </w:r>
      <w:r w:rsidR="00DC355C">
        <w:rPr>
          <w:noProof/>
        </w:rPr>
        <w:t>2</w:t>
      </w:r>
      <w:r w:rsidR="003767C0">
        <w:fldChar w:fldCharType="end"/>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72791478"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DC355C">
        <w:t xml:space="preserve">Figure </w:t>
      </w:r>
      <w:r w:rsidR="00DC355C">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lastRenderedPageBreak/>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6F841FC4" w:rsidR="00E6673A" w:rsidRDefault="00E6673A" w:rsidP="00166550">
      <w:r>
        <w:t xml:space="preserve">The pseudo code for each block is shown in </w:t>
      </w:r>
      <w:r w:rsidRPr="00094516">
        <w:rPr>
          <w:b/>
          <w:bCs/>
        </w:rPr>
        <w:t>APPENDIX</w:t>
      </w:r>
      <w:r>
        <w:t xml:space="preserve">. </w:t>
      </w:r>
    </w:p>
    <w:p w14:paraId="0AEFA8EA" w14:textId="2AF4AE28"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DC355C">
        <w:t xml:space="preserve">Figure </w:t>
      </w:r>
      <w:r w:rsidR="00DC355C">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DC355C">
        <w:t xml:space="preserve">Figure </w:t>
      </w:r>
      <w:r w:rsidR="00DC355C">
        <w:rPr>
          <w:noProof/>
        </w:rPr>
        <w:t>6</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DC355C">
        <w:t xml:space="preserve">Figure </w:t>
      </w:r>
      <w:r w:rsidR="00DC355C">
        <w:rPr>
          <w:noProof/>
        </w:rPr>
        <w:t>7</w:t>
      </w:r>
      <w:r w:rsidR="003343B2">
        <w:fldChar w:fldCharType="end"/>
      </w:r>
      <w:r w:rsidR="003343B2">
        <w:t xml:space="preserve">, the removal of spikes is effectively </w:t>
      </w:r>
      <w:r w:rsidR="00DF1938">
        <w:t xml:space="preserve">displayed. </w:t>
      </w:r>
    </w:p>
    <w:p w14:paraId="736960E9" w14:textId="77777777" w:rsidR="00CF755B" w:rsidRDefault="003F728C" w:rsidP="00CF755B">
      <w:pPr>
        <w:keepNext/>
        <w:jc w:val="center"/>
      </w:pPr>
      <w:r>
        <w:rPr>
          <w:noProof/>
        </w:rPr>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236C60B6" w:rsidR="003F728C" w:rsidRDefault="00CF755B" w:rsidP="00CF755B">
      <w:pPr>
        <w:pStyle w:val="Caption"/>
        <w:jc w:val="center"/>
      </w:pPr>
      <w:bookmarkStart w:id="15" w:name="_Ref117071878"/>
      <w:r>
        <w:t xml:space="preserve">Figure </w:t>
      </w:r>
      <w:r>
        <w:fldChar w:fldCharType="begin"/>
      </w:r>
      <w:r>
        <w:instrText xml:space="preserve"> SEQ Figure \* ARABIC </w:instrText>
      </w:r>
      <w:r>
        <w:fldChar w:fldCharType="separate"/>
      </w:r>
      <w:r w:rsidR="006647CB">
        <w:rPr>
          <w:noProof/>
        </w:rPr>
        <w:t>5</w:t>
      </w:r>
      <w:r>
        <w:fldChar w:fldCharType="end"/>
      </w:r>
      <w:bookmarkEnd w:id="15"/>
      <w:r>
        <w:t xml:space="preserve"> Results of ramps for BCA inorganic 1</w:t>
      </w:r>
      <w:r w:rsidR="00C84407">
        <w:t xml:space="preserve"> (spikes removed)</w:t>
      </w: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252C2D15" w:rsidR="00F3536C" w:rsidRDefault="00F3536C" w:rsidP="00F3536C">
      <w:pPr>
        <w:pStyle w:val="Caption"/>
        <w:jc w:val="center"/>
      </w:pPr>
      <w:bookmarkStart w:id="16" w:name="_Ref117072094"/>
      <w:r>
        <w:t xml:space="preserve">Figure </w:t>
      </w:r>
      <w:r>
        <w:fldChar w:fldCharType="begin"/>
      </w:r>
      <w:r>
        <w:instrText xml:space="preserve"> SEQ Figure \* ARABIC </w:instrText>
      </w:r>
      <w:r>
        <w:fldChar w:fldCharType="separate"/>
      </w:r>
      <w:r w:rsidR="006647CB">
        <w:rPr>
          <w:noProof/>
        </w:rPr>
        <w:t>6</w:t>
      </w:r>
      <w:r>
        <w:fldChar w:fldCharType="end"/>
      </w:r>
      <w:bookmarkEnd w:id="16"/>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43747665" w:rsidR="00D435B7" w:rsidRPr="00D435B7" w:rsidRDefault="00862CCE" w:rsidP="003343B2">
      <w:pPr>
        <w:pStyle w:val="Caption"/>
        <w:jc w:val="center"/>
      </w:pPr>
      <w:bookmarkStart w:id="17" w:name="_Ref117094173"/>
      <w:r>
        <w:t xml:space="preserve">Figure </w:t>
      </w:r>
      <w:r>
        <w:fldChar w:fldCharType="begin"/>
      </w:r>
      <w:r>
        <w:instrText xml:space="preserve"> SEQ Figure \* ARABIC </w:instrText>
      </w:r>
      <w:r>
        <w:fldChar w:fldCharType="separate"/>
      </w:r>
      <w:r w:rsidR="006647CB">
        <w:rPr>
          <w:noProof/>
        </w:rPr>
        <w:t>7</w:t>
      </w:r>
      <w:r>
        <w:fldChar w:fldCharType="end"/>
      </w:r>
      <w:bookmarkEnd w:id="17"/>
      <w:r>
        <w:t xml:space="preserve"> Results of ramps for Chigumula inorganic 1</w:t>
      </w:r>
      <w:r w:rsidR="00C84407">
        <w:t xml:space="preserve"> (spikes removed)</w:t>
      </w:r>
    </w:p>
    <w:p w14:paraId="700BA2A8" w14:textId="4223A89F" w:rsidR="00AC0558" w:rsidRPr="00FA6514" w:rsidRDefault="005B3C65" w:rsidP="00C2629F">
      <w:r>
        <w:t xml:space="preserve">The aggregate results are shown in </w:t>
      </w:r>
      <w:r w:rsidR="00854BDC">
        <w:fldChar w:fldCharType="begin"/>
      </w:r>
      <w:r w:rsidR="00854BDC">
        <w:instrText xml:space="preserve"> REF _Ref117093632 \h </w:instrText>
      </w:r>
      <w:r w:rsidR="00854BDC">
        <w:fldChar w:fldCharType="separate"/>
      </w:r>
      <w:r w:rsidR="00DC355C">
        <w:t xml:space="preserve">Table </w:t>
      </w:r>
      <w:r w:rsidR="00DC355C">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Bangwe inorganic 1,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DC355C">
        <w:t xml:space="preserve">Figure </w:t>
      </w:r>
      <w:r w:rsidR="00DC355C">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DC355C">
        <w:t xml:space="preserve">Table </w:t>
      </w:r>
      <w:r w:rsidR="00DC355C">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219B4EBA" w14:textId="568C8753" w:rsidR="00854BDC" w:rsidRDefault="00854BDC" w:rsidP="00854BDC">
      <w:pPr>
        <w:pStyle w:val="Caption"/>
        <w:keepNext/>
        <w:jc w:val="center"/>
      </w:pPr>
      <w:bookmarkStart w:id="18" w:name="_Ref117093632"/>
      <w:r>
        <w:t xml:space="preserve">Table </w:t>
      </w:r>
      <w:r>
        <w:fldChar w:fldCharType="begin"/>
      </w:r>
      <w:r>
        <w:instrText xml:space="preserve"> SEQ Table \* ARABIC </w:instrText>
      </w:r>
      <w:r>
        <w:fldChar w:fldCharType="separate"/>
      </w:r>
      <w:r w:rsidR="00256887">
        <w:rPr>
          <w:noProof/>
        </w:rPr>
        <w:t>1</w:t>
      </w:r>
      <w:r>
        <w:fldChar w:fldCharType="end"/>
      </w:r>
      <w:bookmarkEnd w:id="18"/>
      <w:r>
        <w:t xml:space="preserve"> Aggregate data from ramps analysis</w:t>
      </w:r>
    </w:p>
    <w:tbl>
      <w:tblPr>
        <w:tblStyle w:val="PlainTable1"/>
        <w:tblW w:w="8320" w:type="dxa"/>
        <w:tblLook w:val="04A0" w:firstRow="1" w:lastRow="0" w:firstColumn="1" w:lastColumn="0" w:noHBand="0" w:noVBand="1"/>
      </w:tblPr>
      <w:tblGrid>
        <w:gridCol w:w="2363"/>
        <w:gridCol w:w="960"/>
        <w:gridCol w:w="960"/>
        <w:gridCol w:w="960"/>
        <w:gridCol w:w="960"/>
        <w:gridCol w:w="1157"/>
        <w:gridCol w:w="960"/>
      </w:tblGrid>
      <w:tr w:rsidR="000768D2" w:rsidRPr="008D4704"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8D4704" w:rsidRDefault="000768D2" w:rsidP="000768D2">
            <w:pPr>
              <w:rPr>
                <w:rFonts w:ascii="Times New Roman" w:eastAsia="Times New Roman" w:hAnsi="Times New Roman" w:cs="Times New Roman"/>
                <w:sz w:val="24"/>
                <w:szCs w:val="24"/>
                <w:lang w:val="en-US"/>
              </w:rPr>
            </w:pPr>
            <w:r>
              <w:rPr>
                <w:rFonts w:ascii="Calibri" w:eastAsia="Times New Roman" w:hAnsi="Calibri" w:cs="Calibri"/>
                <w:color w:val="000000"/>
                <w:lang w:val="en-US"/>
              </w:rPr>
              <w:t>Skip</w:t>
            </w:r>
          </w:p>
        </w:tc>
        <w:tc>
          <w:tcPr>
            <w:tcW w:w="960" w:type="dxa"/>
            <w:noWrap/>
            <w:hideMark/>
          </w:tcPr>
          <w:p w14:paraId="3D32E780" w14:textId="33DC79C0"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in</w:t>
            </w:r>
          </w:p>
        </w:tc>
        <w:tc>
          <w:tcPr>
            <w:tcW w:w="960" w:type="dxa"/>
            <w:noWrap/>
            <w:hideMark/>
          </w:tcPr>
          <w:p w14:paraId="64E7E480" w14:textId="07B1E0F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ax</w:t>
            </w:r>
          </w:p>
        </w:tc>
        <w:tc>
          <w:tcPr>
            <w:tcW w:w="960" w:type="dxa"/>
            <w:noWrap/>
            <w:hideMark/>
          </w:tcPr>
          <w:p w14:paraId="2F35FBE3" w14:textId="0C8A9D7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in</w:t>
            </w:r>
          </w:p>
        </w:tc>
        <w:tc>
          <w:tcPr>
            <w:tcW w:w="960" w:type="dxa"/>
            <w:noWrap/>
            <w:hideMark/>
          </w:tcPr>
          <w:p w14:paraId="450CF0D5" w14:textId="37A5DB15"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ax</w:t>
            </w:r>
          </w:p>
        </w:tc>
        <w:tc>
          <w:tcPr>
            <w:tcW w:w="1157" w:type="dxa"/>
            <w:noWrap/>
            <w:hideMark/>
          </w:tcPr>
          <w:p w14:paraId="1C7FEC27" w14:textId="7AF86C1F"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Prop.</w:t>
            </w:r>
            <w:r w:rsidRPr="008D4704">
              <w:rPr>
                <w:rFonts w:ascii="Calibri" w:eastAsia="Times New Roman" w:hAnsi="Calibri" w:cs="Calibri"/>
                <w:color w:val="000000"/>
                <w:lang w:val="en-CH"/>
              </w:rPr>
              <w:t xml:space="preserve"> overfull</w:t>
            </w:r>
          </w:p>
        </w:tc>
        <w:tc>
          <w:tcPr>
            <w:tcW w:w="960" w:type="dxa"/>
            <w:noWrap/>
            <w:hideMark/>
          </w:tcPr>
          <w:p w14:paraId="729366A9" w14:textId="77777777"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period (days)</w:t>
            </w:r>
          </w:p>
        </w:tc>
      </w:tr>
      <w:tr w:rsidR="000768D2" w:rsidRPr="008D4704"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lastRenderedPageBreak/>
              <w:t>Bangwe_Organic_1</w:t>
            </w:r>
          </w:p>
        </w:tc>
        <w:tc>
          <w:tcPr>
            <w:tcW w:w="960" w:type="dxa"/>
            <w:noWrap/>
            <w:hideMark/>
          </w:tcPr>
          <w:p w14:paraId="416F3D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215</w:t>
            </w:r>
          </w:p>
        </w:tc>
        <w:tc>
          <w:tcPr>
            <w:tcW w:w="960" w:type="dxa"/>
            <w:noWrap/>
            <w:hideMark/>
          </w:tcPr>
          <w:p w14:paraId="63A17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5</w:t>
            </w:r>
          </w:p>
        </w:tc>
        <w:tc>
          <w:tcPr>
            <w:tcW w:w="960" w:type="dxa"/>
            <w:noWrap/>
            <w:hideMark/>
          </w:tcPr>
          <w:p w14:paraId="44D8A8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960" w:type="dxa"/>
            <w:noWrap/>
            <w:hideMark/>
          </w:tcPr>
          <w:p w14:paraId="46B2D74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w:t>
            </w:r>
          </w:p>
        </w:tc>
        <w:tc>
          <w:tcPr>
            <w:tcW w:w="1157" w:type="dxa"/>
            <w:noWrap/>
            <w:hideMark/>
          </w:tcPr>
          <w:p w14:paraId="55FA9F1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8</w:t>
            </w:r>
          </w:p>
        </w:tc>
        <w:tc>
          <w:tcPr>
            <w:tcW w:w="960" w:type="dxa"/>
            <w:noWrap/>
            <w:hideMark/>
          </w:tcPr>
          <w:p w14:paraId="0AB6AB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1</w:t>
            </w:r>
          </w:p>
        </w:tc>
      </w:tr>
      <w:tr w:rsidR="008D4704" w:rsidRPr="008D4704"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Organic_2</w:t>
            </w:r>
          </w:p>
        </w:tc>
        <w:tc>
          <w:tcPr>
            <w:tcW w:w="960" w:type="dxa"/>
            <w:noWrap/>
            <w:hideMark/>
          </w:tcPr>
          <w:p w14:paraId="05A61E8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0EEC03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1</w:t>
            </w:r>
          </w:p>
        </w:tc>
        <w:tc>
          <w:tcPr>
            <w:tcW w:w="960" w:type="dxa"/>
            <w:noWrap/>
            <w:hideMark/>
          </w:tcPr>
          <w:p w14:paraId="66CB8EC4" w14:textId="77777777" w:rsidR="008D4704" w:rsidRPr="008D4704"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9</w:t>
            </w:r>
          </w:p>
        </w:tc>
        <w:tc>
          <w:tcPr>
            <w:tcW w:w="960" w:type="dxa"/>
            <w:noWrap/>
            <w:hideMark/>
          </w:tcPr>
          <w:p w14:paraId="2A30E6F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766</w:t>
            </w:r>
          </w:p>
        </w:tc>
        <w:tc>
          <w:tcPr>
            <w:tcW w:w="960" w:type="dxa"/>
            <w:noWrap/>
            <w:hideMark/>
          </w:tcPr>
          <w:p w14:paraId="3118A16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3</w:t>
            </w:r>
          </w:p>
        </w:tc>
        <w:tc>
          <w:tcPr>
            <w:tcW w:w="960" w:type="dxa"/>
            <w:noWrap/>
            <w:hideMark/>
          </w:tcPr>
          <w:p w14:paraId="18F52EA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6</w:t>
            </w:r>
          </w:p>
        </w:tc>
        <w:tc>
          <w:tcPr>
            <w:tcW w:w="1157" w:type="dxa"/>
            <w:noWrap/>
            <w:hideMark/>
          </w:tcPr>
          <w:p w14:paraId="110ACF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25</w:t>
            </w:r>
          </w:p>
        </w:tc>
        <w:tc>
          <w:tcPr>
            <w:tcW w:w="960" w:type="dxa"/>
            <w:noWrap/>
            <w:hideMark/>
          </w:tcPr>
          <w:p w14:paraId="66C7226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5</w:t>
            </w:r>
          </w:p>
        </w:tc>
      </w:tr>
      <w:tr w:rsidR="008D4704" w:rsidRPr="008D4704"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2</w:t>
            </w:r>
          </w:p>
        </w:tc>
        <w:tc>
          <w:tcPr>
            <w:tcW w:w="960" w:type="dxa"/>
            <w:noWrap/>
            <w:hideMark/>
          </w:tcPr>
          <w:p w14:paraId="30DE08C8"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w:t>
            </w:r>
          </w:p>
        </w:tc>
        <w:tc>
          <w:tcPr>
            <w:tcW w:w="960" w:type="dxa"/>
            <w:noWrap/>
            <w:hideMark/>
          </w:tcPr>
          <w:p w14:paraId="5103A75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541</w:t>
            </w:r>
          </w:p>
        </w:tc>
        <w:tc>
          <w:tcPr>
            <w:tcW w:w="960" w:type="dxa"/>
            <w:noWrap/>
            <w:hideMark/>
          </w:tcPr>
          <w:p w14:paraId="1437FCD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6</w:t>
            </w:r>
          </w:p>
        </w:tc>
        <w:tc>
          <w:tcPr>
            <w:tcW w:w="960" w:type="dxa"/>
            <w:noWrap/>
            <w:hideMark/>
          </w:tcPr>
          <w:p w14:paraId="42EC0E9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0</w:t>
            </w:r>
          </w:p>
        </w:tc>
        <w:tc>
          <w:tcPr>
            <w:tcW w:w="1157" w:type="dxa"/>
            <w:noWrap/>
            <w:hideMark/>
          </w:tcPr>
          <w:p w14:paraId="74F77C3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37</w:t>
            </w:r>
          </w:p>
        </w:tc>
        <w:tc>
          <w:tcPr>
            <w:tcW w:w="960" w:type="dxa"/>
            <w:noWrap/>
            <w:hideMark/>
          </w:tcPr>
          <w:p w14:paraId="5564EB8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5</w:t>
            </w:r>
          </w:p>
        </w:tc>
      </w:tr>
      <w:tr w:rsidR="000768D2" w:rsidRPr="008D4704"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1</w:t>
            </w:r>
          </w:p>
        </w:tc>
        <w:tc>
          <w:tcPr>
            <w:tcW w:w="960" w:type="dxa"/>
            <w:noWrap/>
            <w:hideMark/>
          </w:tcPr>
          <w:p w14:paraId="3659B66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91</w:t>
            </w:r>
          </w:p>
        </w:tc>
        <w:tc>
          <w:tcPr>
            <w:tcW w:w="960" w:type="dxa"/>
            <w:noWrap/>
            <w:hideMark/>
          </w:tcPr>
          <w:p w14:paraId="2AB83D0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5</w:t>
            </w:r>
          </w:p>
        </w:tc>
        <w:tc>
          <w:tcPr>
            <w:tcW w:w="960" w:type="dxa"/>
            <w:noWrap/>
            <w:hideMark/>
          </w:tcPr>
          <w:p w14:paraId="790A0FA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1</w:t>
            </w:r>
          </w:p>
        </w:tc>
        <w:tc>
          <w:tcPr>
            <w:tcW w:w="960" w:type="dxa"/>
            <w:noWrap/>
            <w:hideMark/>
          </w:tcPr>
          <w:p w14:paraId="120873C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1157" w:type="dxa"/>
            <w:noWrap/>
            <w:hideMark/>
          </w:tcPr>
          <w:p w14:paraId="694DA28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86</w:t>
            </w:r>
          </w:p>
        </w:tc>
        <w:tc>
          <w:tcPr>
            <w:tcW w:w="960" w:type="dxa"/>
            <w:noWrap/>
            <w:hideMark/>
          </w:tcPr>
          <w:p w14:paraId="6261191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2</w:t>
            </w:r>
          </w:p>
        </w:tc>
        <w:tc>
          <w:tcPr>
            <w:tcW w:w="960" w:type="dxa"/>
            <w:noWrap/>
            <w:hideMark/>
          </w:tcPr>
          <w:p w14:paraId="39CCD82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77</w:t>
            </w:r>
          </w:p>
        </w:tc>
        <w:tc>
          <w:tcPr>
            <w:tcW w:w="960" w:type="dxa"/>
            <w:noWrap/>
            <w:hideMark/>
          </w:tcPr>
          <w:p w14:paraId="028DE7F4"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77</w:t>
            </w:r>
          </w:p>
        </w:tc>
        <w:tc>
          <w:tcPr>
            <w:tcW w:w="960" w:type="dxa"/>
            <w:noWrap/>
            <w:hideMark/>
          </w:tcPr>
          <w:p w14:paraId="1908388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960" w:type="dxa"/>
            <w:noWrap/>
            <w:hideMark/>
          </w:tcPr>
          <w:p w14:paraId="6B6E934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0C14E6A9"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w:t>
            </w:r>
          </w:p>
        </w:tc>
        <w:tc>
          <w:tcPr>
            <w:tcW w:w="960" w:type="dxa"/>
            <w:noWrap/>
            <w:hideMark/>
          </w:tcPr>
          <w:p w14:paraId="18E1892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54</w:t>
            </w:r>
          </w:p>
        </w:tc>
      </w:tr>
      <w:tr w:rsidR="000768D2" w:rsidRPr="008D4704"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1</w:t>
            </w:r>
          </w:p>
        </w:tc>
        <w:tc>
          <w:tcPr>
            <w:tcW w:w="960" w:type="dxa"/>
            <w:noWrap/>
            <w:hideMark/>
          </w:tcPr>
          <w:p w14:paraId="342F7C5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63</w:t>
            </w:r>
          </w:p>
        </w:tc>
        <w:tc>
          <w:tcPr>
            <w:tcW w:w="960" w:type="dxa"/>
            <w:noWrap/>
            <w:hideMark/>
          </w:tcPr>
          <w:p w14:paraId="1CC1543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26</w:t>
            </w:r>
          </w:p>
        </w:tc>
        <w:tc>
          <w:tcPr>
            <w:tcW w:w="960" w:type="dxa"/>
            <w:noWrap/>
            <w:hideMark/>
          </w:tcPr>
          <w:p w14:paraId="3FC7C60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6</w:t>
            </w:r>
          </w:p>
        </w:tc>
        <w:tc>
          <w:tcPr>
            <w:tcW w:w="960" w:type="dxa"/>
            <w:noWrap/>
            <w:hideMark/>
          </w:tcPr>
          <w:p w14:paraId="6E05A9E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7</w:t>
            </w:r>
          </w:p>
        </w:tc>
        <w:tc>
          <w:tcPr>
            <w:tcW w:w="1157" w:type="dxa"/>
            <w:noWrap/>
            <w:hideMark/>
          </w:tcPr>
          <w:p w14:paraId="6A54D4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536</w:t>
            </w:r>
          </w:p>
        </w:tc>
        <w:tc>
          <w:tcPr>
            <w:tcW w:w="960" w:type="dxa"/>
            <w:noWrap/>
            <w:hideMark/>
          </w:tcPr>
          <w:p w14:paraId="5370843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5</w:t>
            </w:r>
          </w:p>
        </w:tc>
      </w:tr>
      <w:tr w:rsidR="008D4704" w:rsidRPr="008D4704"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2</w:t>
            </w:r>
          </w:p>
        </w:tc>
        <w:tc>
          <w:tcPr>
            <w:tcW w:w="960" w:type="dxa"/>
            <w:noWrap/>
            <w:hideMark/>
          </w:tcPr>
          <w:p w14:paraId="02DD6717"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38</w:t>
            </w:r>
          </w:p>
        </w:tc>
        <w:tc>
          <w:tcPr>
            <w:tcW w:w="960" w:type="dxa"/>
            <w:noWrap/>
            <w:hideMark/>
          </w:tcPr>
          <w:p w14:paraId="02C89E0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7</w:t>
            </w:r>
          </w:p>
        </w:tc>
        <w:tc>
          <w:tcPr>
            <w:tcW w:w="960" w:type="dxa"/>
            <w:noWrap/>
            <w:hideMark/>
          </w:tcPr>
          <w:p w14:paraId="6562F64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w:t>
            </w:r>
          </w:p>
        </w:tc>
        <w:tc>
          <w:tcPr>
            <w:tcW w:w="960" w:type="dxa"/>
            <w:noWrap/>
            <w:hideMark/>
          </w:tcPr>
          <w:p w14:paraId="208F68D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38B6E5BD"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627</w:t>
            </w:r>
          </w:p>
        </w:tc>
        <w:tc>
          <w:tcPr>
            <w:tcW w:w="960" w:type="dxa"/>
            <w:noWrap/>
            <w:hideMark/>
          </w:tcPr>
          <w:p w14:paraId="5B985C6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8</w:t>
            </w:r>
          </w:p>
        </w:tc>
      </w:tr>
      <w:tr w:rsidR="000768D2" w:rsidRPr="008D4704"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1</w:t>
            </w:r>
          </w:p>
        </w:tc>
        <w:tc>
          <w:tcPr>
            <w:tcW w:w="960" w:type="dxa"/>
            <w:noWrap/>
            <w:hideMark/>
          </w:tcPr>
          <w:p w14:paraId="083A5C3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46</w:t>
            </w:r>
          </w:p>
        </w:tc>
        <w:tc>
          <w:tcPr>
            <w:tcW w:w="960" w:type="dxa"/>
            <w:noWrap/>
            <w:hideMark/>
          </w:tcPr>
          <w:p w14:paraId="41F0456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6</w:t>
            </w:r>
          </w:p>
        </w:tc>
        <w:tc>
          <w:tcPr>
            <w:tcW w:w="960" w:type="dxa"/>
            <w:noWrap/>
            <w:hideMark/>
          </w:tcPr>
          <w:p w14:paraId="39A36C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960" w:type="dxa"/>
            <w:noWrap/>
            <w:hideMark/>
          </w:tcPr>
          <w:p w14:paraId="4D8D87D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1157" w:type="dxa"/>
            <w:noWrap/>
            <w:hideMark/>
          </w:tcPr>
          <w:p w14:paraId="49A0E5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w:t>
            </w:r>
          </w:p>
        </w:tc>
        <w:tc>
          <w:tcPr>
            <w:tcW w:w="960" w:type="dxa"/>
            <w:noWrap/>
            <w:hideMark/>
          </w:tcPr>
          <w:p w14:paraId="3C9CA0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2</w:t>
            </w:r>
          </w:p>
        </w:tc>
        <w:tc>
          <w:tcPr>
            <w:tcW w:w="960" w:type="dxa"/>
            <w:noWrap/>
            <w:hideMark/>
          </w:tcPr>
          <w:p w14:paraId="48571EB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1411DE7"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1</w:t>
            </w:r>
          </w:p>
        </w:tc>
        <w:tc>
          <w:tcPr>
            <w:tcW w:w="960" w:type="dxa"/>
            <w:noWrap/>
            <w:hideMark/>
          </w:tcPr>
          <w:p w14:paraId="679B229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44</w:t>
            </w:r>
          </w:p>
        </w:tc>
        <w:tc>
          <w:tcPr>
            <w:tcW w:w="960" w:type="dxa"/>
            <w:noWrap/>
            <w:hideMark/>
          </w:tcPr>
          <w:p w14:paraId="458A97C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61</w:t>
            </w:r>
          </w:p>
        </w:tc>
        <w:tc>
          <w:tcPr>
            <w:tcW w:w="960" w:type="dxa"/>
            <w:noWrap/>
            <w:hideMark/>
          </w:tcPr>
          <w:p w14:paraId="70ED8B7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5</w:t>
            </w:r>
          </w:p>
        </w:tc>
        <w:tc>
          <w:tcPr>
            <w:tcW w:w="960" w:type="dxa"/>
            <w:noWrap/>
            <w:hideMark/>
          </w:tcPr>
          <w:p w14:paraId="640CAD8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w:t>
            </w:r>
          </w:p>
        </w:tc>
        <w:tc>
          <w:tcPr>
            <w:tcW w:w="1157" w:type="dxa"/>
            <w:noWrap/>
            <w:hideMark/>
          </w:tcPr>
          <w:p w14:paraId="5569BE3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93</w:t>
            </w:r>
          </w:p>
        </w:tc>
        <w:tc>
          <w:tcPr>
            <w:tcW w:w="960" w:type="dxa"/>
            <w:noWrap/>
            <w:hideMark/>
          </w:tcPr>
          <w:p w14:paraId="54B39B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2</w:t>
            </w:r>
          </w:p>
        </w:tc>
      </w:tr>
      <w:tr w:rsidR="008D4704" w:rsidRPr="008D4704"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2</w:t>
            </w:r>
          </w:p>
        </w:tc>
        <w:tc>
          <w:tcPr>
            <w:tcW w:w="960" w:type="dxa"/>
            <w:noWrap/>
            <w:hideMark/>
          </w:tcPr>
          <w:p w14:paraId="602E638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EACEEB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1</w:t>
            </w:r>
          </w:p>
        </w:tc>
        <w:tc>
          <w:tcPr>
            <w:tcW w:w="960" w:type="dxa"/>
            <w:noWrap/>
            <w:hideMark/>
          </w:tcPr>
          <w:p w14:paraId="38023C2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58</w:t>
            </w:r>
          </w:p>
        </w:tc>
        <w:tc>
          <w:tcPr>
            <w:tcW w:w="960" w:type="dxa"/>
            <w:noWrap/>
            <w:hideMark/>
          </w:tcPr>
          <w:p w14:paraId="48C9C14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2</w:t>
            </w:r>
          </w:p>
        </w:tc>
        <w:tc>
          <w:tcPr>
            <w:tcW w:w="960" w:type="dxa"/>
            <w:noWrap/>
            <w:hideMark/>
          </w:tcPr>
          <w:p w14:paraId="7F080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1</w:t>
            </w:r>
          </w:p>
        </w:tc>
        <w:tc>
          <w:tcPr>
            <w:tcW w:w="960" w:type="dxa"/>
            <w:noWrap/>
            <w:hideMark/>
          </w:tcPr>
          <w:p w14:paraId="727B03D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1157" w:type="dxa"/>
            <w:noWrap/>
            <w:hideMark/>
          </w:tcPr>
          <w:p w14:paraId="7450130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83</w:t>
            </w:r>
          </w:p>
        </w:tc>
        <w:tc>
          <w:tcPr>
            <w:tcW w:w="960" w:type="dxa"/>
            <w:noWrap/>
            <w:hideMark/>
          </w:tcPr>
          <w:p w14:paraId="3EF689A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7</w:t>
            </w:r>
          </w:p>
        </w:tc>
      </w:tr>
      <w:tr w:rsidR="008D4704" w:rsidRPr="008D4704"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2</w:t>
            </w:r>
          </w:p>
        </w:tc>
        <w:tc>
          <w:tcPr>
            <w:tcW w:w="960" w:type="dxa"/>
            <w:noWrap/>
            <w:hideMark/>
          </w:tcPr>
          <w:p w14:paraId="0A05011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27</w:t>
            </w:r>
          </w:p>
        </w:tc>
        <w:tc>
          <w:tcPr>
            <w:tcW w:w="960" w:type="dxa"/>
            <w:noWrap/>
            <w:hideMark/>
          </w:tcPr>
          <w:p w14:paraId="7D08345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42</w:t>
            </w:r>
          </w:p>
        </w:tc>
        <w:tc>
          <w:tcPr>
            <w:tcW w:w="960" w:type="dxa"/>
            <w:noWrap/>
            <w:hideMark/>
          </w:tcPr>
          <w:p w14:paraId="3ECCA4AE"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960" w:type="dxa"/>
            <w:noWrap/>
            <w:hideMark/>
          </w:tcPr>
          <w:p w14:paraId="4BD66E2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9</w:t>
            </w:r>
          </w:p>
        </w:tc>
        <w:tc>
          <w:tcPr>
            <w:tcW w:w="1157" w:type="dxa"/>
            <w:noWrap/>
            <w:hideMark/>
          </w:tcPr>
          <w:p w14:paraId="7C4D41F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6</w:t>
            </w:r>
          </w:p>
        </w:tc>
        <w:tc>
          <w:tcPr>
            <w:tcW w:w="960" w:type="dxa"/>
            <w:noWrap/>
            <w:hideMark/>
          </w:tcPr>
          <w:p w14:paraId="3AE93CA2"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23</w:t>
            </w:r>
          </w:p>
        </w:tc>
      </w:tr>
      <w:tr w:rsidR="000768D2" w:rsidRPr="008D4704"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1</w:t>
            </w:r>
          </w:p>
        </w:tc>
        <w:tc>
          <w:tcPr>
            <w:tcW w:w="960" w:type="dxa"/>
            <w:noWrap/>
            <w:hideMark/>
          </w:tcPr>
          <w:p w14:paraId="4729878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56</w:t>
            </w:r>
          </w:p>
        </w:tc>
        <w:tc>
          <w:tcPr>
            <w:tcW w:w="960" w:type="dxa"/>
            <w:noWrap/>
            <w:hideMark/>
          </w:tcPr>
          <w:p w14:paraId="1F405B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08</w:t>
            </w:r>
          </w:p>
        </w:tc>
        <w:tc>
          <w:tcPr>
            <w:tcW w:w="960" w:type="dxa"/>
            <w:noWrap/>
            <w:hideMark/>
          </w:tcPr>
          <w:p w14:paraId="030E6539"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4</w:t>
            </w:r>
          </w:p>
        </w:tc>
        <w:tc>
          <w:tcPr>
            <w:tcW w:w="960" w:type="dxa"/>
            <w:noWrap/>
            <w:hideMark/>
          </w:tcPr>
          <w:p w14:paraId="5A4DF374"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9</w:t>
            </w:r>
          </w:p>
        </w:tc>
        <w:tc>
          <w:tcPr>
            <w:tcW w:w="1157" w:type="dxa"/>
            <w:noWrap/>
            <w:hideMark/>
          </w:tcPr>
          <w:p w14:paraId="7B81886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6</w:t>
            </w:r>
          </w:p>
        </w:tc>
        <w:tc>
          <w:tcPr>
            <w:tcW w:w="960" w:type="dxa"/>
            <w:noWrap/>
            <w:hideMark/>
          </w:tcPr>
          <w:p w14:paraId="3359B68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3</w:t>
            </w:r>
          </w:p>
        </w:tc>
      </w:tr>
      <w:tr w:rsidR="008D4704" w:rsidRPr="008D4704"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2</w:t>
            </w:r>
          </w:p>
        </w:tc>
        <w:tc>
          <w:tcPr>
            <w:tcW w:w="960" w:type="dxa"/>
            <w:noWrap/>
            <w:hideMark/>
          </w:tcPr>
          <w:p w14:paraId="35AA65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4FDF31F"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5B7CCE">
      <w:pPr>
        <w:pStyle w:val="Heading2"/>
      </w:pPr>
      <w:bookmarkStart w:id="19" w:name="_Toc117182072"/>
      <w:r>
        <w:t>Dump arrivals logs</w:t>
      </w:r>
      <w:bookmarkEnd w:id="19"/>
    </w:p>
    <w:p w14:paraId="6F0D1F39" w14:textId="131723A8" w:rsidR="005B7CCE" w:rsidRDefault="00F63348" w:rsidP="001A7653">
      <w:r w:rsidRPr="00F63348">
        <w:t xml:space="preserve">A separate time series is </w:t>
      </w:r>
      <w:r w:rsidR="00854200">
        <w:t>used</w:t>
      </w:r>
      <w:r w:rsidRPr="00F63348">
        <w:t>.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DC355C">
        <w:t xml:space="preserve">Figure </w:t>
      </w:r>
      <w:r w:rsidR="00DC355C">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DC355C">
        <w:t xml:space="preserve">Figure </w:t>
      </w:r>
      <w:r w:rsidR="00DC355C">
        <w:rPr>
          <w:noProof/>
        </w:rPr>
        <w:t>9</w:t>
      </w:r>
      <w:r w:rsidR="00A37277">
        <w:fldChar w:fldCharType="end"/>
      </w:r>
      <w:r w:rsidR="00AB7C95">
        <w:t xml:space="preserve">. </w:t>
      </w:r>
    </w:p>
    <w:p w14:paraId="196298A6" w14:textId="34168D21"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DC355C">
        <w:t xml:space="preserve">Figure </w:t>
      </w:r>
      <w:r w:rsidR="00DC355C">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331E62CB"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DC355C">
        <w:t xml:space="preserve">Table </w:t>
      </w:r>
      <w:r w:rsidR="00DC355C">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1BAA4E21">
            <wp:extent cx="5042790" cy="377734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6597" cy="3847610"/>
                    </a:xfrm>
                    <a:prstGeom prst="rect">
                      <a:avLst/>
                    </a:prstGeom>
                    <a:noFill/>
                    <a:ln>
                      <a:noFill/>
                    </a:ln>
                  </pic:spPr>
                </pic:pic>
              </a:graphicData>
            </a:graphic>
          </wp:inline>
        </w:drawing>
      </w:r>
    </w:p>
    <w:p w14:paraId="4F11BDEE" w14:textId="6545AF47" w:rsidR="00851081" w:rsidRPr="001A7653" w:rsidRDefault="00851081" w:rsidP="00851081">
      <w:pPr>
        <w:pStyle w:val="Caption"/>
        <w:jc w:val="center"/>
      </w:pPr>
      <w:bookmarkStart w:id="20" w:name="_Ref117063876"/>
      <w:r>
        <w:t xml:space="preserve">Figure </w:t>
      </w:r>
      <w:r w:rsidR="00B80BB9">
        <w:fldChar w:fldCharType="begin"/>
      </w:r>
      <w:r w:rsidR="00B80BB9">
        <w:instrText xml:space="preserve"> SEQ Figure \* ARABIC </w:instrText>
      </w:r>
      <w:r w:rsidR="00B80BB9">
        <w:fldChar w:fldCharType="separate"/>
      </w:r>
      <w:r w:rsidR="006647CB">
        <w:rPr>
          <w:noProof/>
        </w:rPr>
        <w:t>8</w:t>
      </w:r>
      <w:r w:rsidR="00B80BB9">
        <w:rPr>
          <w:noProof/>
        </w:rPr>
        <w:fldChar w:fldCharType="end"/>
      </w:r>
      <w:bookmarkEnd w:id="20"/>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4566BF2" w:rsidR="00A37277" w:rsidRDefault="00A37277" w:rsidP="00A37277">
      <w:pPr>
        <w:pStyle w:val="Caption"/>
        <w:jc w:val="center"/>
      </w:pPr>
      <w:bookmarkStart w:id="21" w:name="_Ref117064000"/>
      <w:r>
        <w:t xml:space="preserve">Figure </w:t>
      </w:r>
      <w:r>
        <w:fldChar w:fldCharType="begin"/>
      </w:r>
      <w:r>
        <w:instrText xml:space="preserve"> SEQ Figure \* ARABIC </w:instrText>
      </w:r>
      <w:r>
        <w:fldChar w:fldCharType="separate"/>
      </w:r>
      <w:r w:rsidR="006647CB">
        <w:rPr>
          <w:noProof/>
        </w:rPr>
        <w:t>9</w:t>
      </w:r>
      <w:r>
        <w:fldChar w:fldCharType="end"/>
      </w:r>
      <w:bookmarkEnd w:id="21"/>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37CD894A" w:rsidR="00FA6560" w:rsidRPr="00FA6560" w:rsidRDefault="00FA6560" w:rsidP="00FA6560">
      <w:pPr>
        <w:pStyle w:val="Caption"/>
        <w:jc w:val="center"/>
      </w:pPr>
      <w:bookmarkStart w:id="22" w:name="_Ref117144702"/>
      <w:r>
        <w:t xml:space="preserve">Figure </w:t>
      </w:r>
      <w:r>
        <w:fldChar w:fldCharType="begin"/>
      </w:r>
      <w:r>
        <w:instrText xml:space="preserve"> SEQ Figure \* ARABIC </w:instrText>
      </w:r>
      <w:r>
        <w:fldChar w:fldCharType="separate"/>
      </w:r>
      <w:r w:rsidR="006647CB">
        <w:rPr>
          <w:noProof/>
        </w:rPr>
        <w:t>10</w:t>
      </w:r>
      <w:r>
        <w:fldChar w:fldCharType="end"/>
      </w:r>
      <w:bookmarkEnd w:id="22"/>
      <w:r>
        <w:t xml:space="preserve"> Box plots of number of days between arrivals for each skip</w:t>
      </w:r>
    </w:p>
    <w:p w14:paraId="1D99F0E1" w14:textId="22848694" w:rsidR="00C20145" w:rsidRDefault="002979C7" w:rsidP="00C20145">
      <w:pPr>
        <w:pStyle w:val="Heading2"/>
        <w:rPr>
          <w:sz w:val="32"/>
          <w:szCs w:val="32"/>
        </w:rPr>
      </w:pPr>
      <w:r>
        <w:t>Relationship between the datasets</w:t>
      </w:r>
    </w:p>
    <w:p w14:paraId="2F031F0D" w14:textId="0CCF856C"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DC355C">
        <w:t xml:space="preserve">Figure </w:t>
      </w:r>
      <w:r w:rsidR="00DC355C">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DC355C">
        <w:t xml:space="preserve">Table </w:t>
      </w:r>
      <w:r w:rsidR="00DC355C">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DC355C">
        <w:t>2.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83DC582" w14:textId="1CD7BD10" w:rsidR="002D6B3F" w:rsidRDefault="002D6B3F" w:rsidP="002D6B3F">
      <w:pPr>
        <w:pStyle w:val="Caption"/>
        <w:keepNext/>
        <w:jc w:val="center"/>
      </w:pPr>
      <w:bookmarkStart w:id="23" w:name="_Ref117153668"/>
      <w:r>
        <w:t xml:space="preserve">Table </w:t>
      </w:r>
      <w:r>
        <w:fldChar w:fldCharType="begin"/>
      </w:r>
      <w:r>
        <w:instrText xml:space="preserve"> SEQ Table \* ARABIC </w:instrText>
      </w:r>
      <w:r>
        <w:fldChar w:fldCharType="separate"/>
      </w:r>
      <w:r w:rsidR="00256887">
        <w:rPr>
          <w:noProof/>
        </w:rPr>
        <w:t>2</w:t>
      </w:r>
      <w:r>
        <w:fldChar w:fldCharType="end"/>
      </w:r>
      <w:bookmarkEnd w:id="23"/>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7B2A5D">
            <w:pPr>
              <w:pStyle w:val="ListParagraph"/>
              <w:numPr>
                <w:ilvl w:val="0"/>
                <w:numId w:val="11"/>
              </w:numPr>
            </w:pPr>
            <w:r>
              <w:t xml:space="preserve">Bangwe_Organic_1, </w:t>
            </w:r>
          </w:p>
          <w:p w14:paraId="07421F15" w14:textId="6F434490" w:rsidR="00B1068E" w:rsidRDefault="00B1068E" w:rsidP="007B2A5D">
            <w:pPr>
              <w:pStyle w:val="ListParagraph"/>
              <w:numPr>
                <w:ilvl w:val="0"/>
                <w:numId w:val="11"/>
              </w:numPr>
            </w:pPr>
            <w:r>
              <w:t>Bangwe_inorganic_1</w:t>
            </w:r>
          </w:p>
          <w:p w14:paraId="72C2D30C" w14:textId="5E73459A" w:rsidR="00B1068E" w:rsidRDefault="00B1068E" w:rsidP="007B2A5D">
            <w:pPr>
              <w:pStyle w:val="ListParagraph"/>
              <w:numPr>
                <w:ilvl w:val="0"/>
                <w:numId w:val="11"/>
              </w:numPr>
            </w:pPr>
            <w:r>
              <w:t>Bangwe_inorganic_2</w:t>
            </w:r>
          </w:p>
        </w:tc>
        <w:tc>
          <w:tcPr>
            <w:tcW w:w="1066" w:type="dxa"/>
          </w:tcPr>
          <w:p w14:paraId="6B30F096" w14:textId="77777777" w:rsidR="00B1068E" w:rsidRDefault="0091048D" w:rsidP="0091048D">
            <w:pPr>
              <w:pStyle w:val="ListParagraph"/>
              <w:numPr>
                <w:ilvl w:val="0"/>
                <w:numId w:val="11"/>
              </w:numPr>
            </w:pPr>
            <w:r>
              <w:t>24</w:t>
            </w:r>
          </w:p>
          <w:p w14:paraId="750C0AB3" w14:textId="77777777" w:rsidR="0091048D" w:rsidRDefault="0091048D" w:rsidP="0091048D">
            <w:pPr>
              <w:pStyle w:val="ListParagraph"/>
              <w:numPr>
                <w:ilvl w:val="0"/>
                <w:numId w:val="11"/>
              </w:numPr>
            </w:pPr>
            <w:r>
              <w:t>23</w:t>
            </w:r>
          </w:p>
          <w:p w14:paraId="2BE233C7" w14:textId="1ECF8B8C" w:rsidR="0091048D" w:rsidRDefault="0091048D" w:rsidP="0091048D">
            <w:pPr>
              <w:pStyle w:val="ListParagraph"/>
              <w:numPr>
                <w:ilvl w:val="0"/>
                <w:numId w:val="11"/>
              </w:numPr>
            </w:pPr>
            <w:r>
              <w:t>16</w:t>
            </w:r>
          </w:p>
        </w:tc>
        <w:tc>
          <w:tcPr>
            <w:tcW w:w="2010" w:type="dxa"/>
          </w:tcPr>
          <w:p w14:paraId="39321176" w14:textId="29D6AE1C" w:rsidR="00B1068E" w:rsidRDefault="00B1068E" w:rsidP="007B2A5D">
            <w:pPr>
              <w:pStyle w:val="ListParagraph"/>
              <w:numPr>
                <w:ilvl w:val="0"/>
                <w:numId w:val="11"/>
              </w:numPr>
            </w:pPr>
            <w:r>
              <w:t>Bangwe ground</w:t>
            </w:r>
          </w:p>
          <w:p w14:paraId="372767B9" w14:textId="7A0C7BC6" w:rsidR="00B1068E" w:rsidRDefault="00B1068E" w:rsidP="007B2A5D">
            <w:pPr>
              <w:pStyle w:val="ListParagraph"/>
              <w:numPr>
                <w:ilvl w:val="0"/>
                <w:numId w:val="11"/>
              </w:numPr>
            </w:pPr>
            <w:r>
              <w:t>Bangwe market</w:t>
            </w:r>
          </w:p>
        </w:tc>
        <w:tc>
          <w:tcPr>
            <w:tcW w:w="1433" w:type="dxa"/>
          </w:tcPr>
          <w:p w14:paraId="7CCB7D81" w14:textId="77777777" w:rsidR="00B1068E" w:rsidRDefault="00197922" w:rsidP="007B2A5D">
            <w:pPr>
              <w:pStyle w:val="ListParagraph"/>
              <w:numPr>
                <w:ilvl w:val="0"/>
                <w:numId w:val="11"/>
              </w:numPr>
            </w:pPr>
            <w:r>
              <w:t>13</w:t>
            </w:r>
          </w:p>
          <w:p w14:paraId="4FACED2B" w14:textId="3B387268" w:rsidR="00197922" w:rsidRDefault="00197922" w:rsidP="007B2A5D">
            <w:pPr>
              <w:pStyle w:val="ListParagraph"/>
              <w:numPr>
                <w:ilvl w:val="0"/>
                <w:numId w:val="11"/>
              </w:numPr>
            </w:pPr>
            <w:r>
              <w:t>30</w:t>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Default="00B1068E" w:rsidP="007B2A5D">
            <w:pPr>
              <w:pStyle w:val="ListParagraph"/>
              <w:numPr>
                <w:ilvl w:val="0"/>
                <w:numId w:val="11"/>
              </w:numPr>
            </w:pPr>
            <w:r>
              <w:t>BCA_Organic_1</w:t>
            </w:r>
          </w:p>
          <w:p w14:paraId="27C8452C" w14:textId="413D5DE3" w:rsidR="00B1068E" w:rsidRDefault="00B1068E" w:rsidP="007B2A5D">
            <w:pPr>
              <w:pStyle w:val="ListParagraph"/>
              <w:numPr>
                <w:ilvl w:val="0"/>
                <w:numId w:val="11"/>
              </w:numPr>
            </w:pPr>
            <w:r>
              <w:t>BCA_Organic_2</w:t>
            </w:r>
          </w:p>
          <w:p w14:paraId="650C7783" w14:textId="213FAD0B" w:rsidR="00B1068E" w:rsidRDefault="00B1068E" w:rsidP="007B2A5D">
            <w:pPr>
              <w:pStyle w:val="ListParagraph"/>
              <w:numPr>
                <w:ilvl w:val="0"/>
                <w:numId w:val="11"/>
              </w:numPr>
            </w:pPr>
            <w:r>
              <w:lastRenderedPageBreak/>
              <w:t>BCA_inorganic_1</w:t>
            </w:r>
          </w:p>
          <w:p w14:paraId="2F7D1D9F" w14:textId="6A47AF18" w:rsidR="00B1068E" w:rsidRDefault="00B1068E" w:rsidP="007B2A5D">
            <w:pPr>
              <w:pStyle w:val="ListParagraph"/>
              <w:numPr>
                <w:ilvl w:val="0"/>
                <w:numId w:val="11"/>
              </w:numPr>
            </w:pPr>
            <w:r>
              <w:t>BCA_inorganic_2</w:t>
            </w:r>
          </w:p>
        </w:tc>
        <w:tc>
          <w:tcPr>
            <w:tcW w:w="1066" w:type="dxa"/>
          </w:tcPr>
          <w:p w14:paraId="45523A22" w14:textId="77777777" w:rsidR="00B1068E" w:rsidRDefault="0091048D" w:rsidP="007B2A5D">
            <w:pPr>
              <w:pStyle w:val="ListParagraph"/>
              <w:numPr>
                <w:ilvl w:val="0"/>
                <w:numId w:val="11"/>
              </w:numPr>
            </w:pPr>
            <w:r>
              <w:lastRenderedPageBreak/>
              <w:t>11</w:t>
            </w:r>
          </w:p>
          <w:p w14:paraId="29145BB1" w14:textId="77777777" w:rsidR="0091048D" w:rsidRDefault="0091048D" w:rsidP="007B2A5D">
            <w:pPr>
              <w:pStyle w:val="ListParagraph"/>
              <w:numPr>
                <w:ilvl w:val="0"/>
                <w:numId w:val="11"/>
              </w:numPr>
            </w:pPr>
            <w:r>
              <w:t>2</w:t>
            </w:r>
          </w:p>
          <w:p w14:paraId="78062387" w14:textId="77777777" w:rsidR="0091048D" w:rsidRDefault="0091048D" w:rsidP="007B2A5D">
            <w:pPr>
              <w:pStyle w:val="ListParagraph"/>
              <w:numPr>
                <w:ilvl w:val="0"/>
                <w:numId w:val="11"/>
              </w:numPr>
            </w:pPr>
            <w:r>
              <w:lastRenderedPageBreak/>
              <w:t>6</w:t>
            </w:r>
          </w:p>
          <w:p w14:paraId="4C310101" w14:textId="1E8DD8C6" w:rsidR="0091048D" w:rsidRDefault="0091048D" w:rsidP="007B2A5D">
            <w:pPr>
              <w:pStyle w:val="ListParagraph"/>
              <w:numPr>
                <w:ilvl w:val="0"/>
                <w:numId w:val="11"/>
              </w:numPr>
            </w:pPr>
            <w:r>
              <w:t>1</w:t>
            </w:r>
          </w:p>
        </w:tc>
        <w:tc>
          <w:tcPr>
            <w:tcW w:w="2010" w:type="dxa"/>
          </w:tcPr>
          <w:p w14:paraId="6DE62F2E" w14:textId="1FE91756" w:rsidR="00B1068E" w:rsidRDefault="00B1068E" w:rsidP="007B2A5D">
            <w:pPr>
              <w:pStyle w:val="ListParagraph"/>
              <w:numPr>
                <w:ilvl w:val="0"/>
                <w:numId w:val="11"/>
              </w:numPr>
            </w:pPr>
            <w:r>
              <w:lastRenderedPageBreak/>
              <w:t>BCA market</w:t>
            </w:r>
          </w:p>
        </w:tc>
        <w:tc>
          <w:tcPr>
            <w:tcW w:w="1433" w:type="dxa"/>
          </w:tcPr>
          <w:p w14:paraId="5A6C5B43" w14:textId="1177534E" w:rsidR="00B1068E" w:rsidRDefault="005E008F" w:rsidP="007B2A5D">
            <w:pPr>
              <w:pStyle w:val="ListParagraph"/>
              <w:numPr>
                <w:ilvl w:val="0"/>
                <w:numId w:val="11"/>
              </w:numPr>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Default="00B1068E" w:rsidP="007B2A5D">
            <w:pPr>
              <w:pStyle w:val="ListParagraph"/>
              <w:numPr>
                <w:ilvl w:val="0"/>
                <w:numId w:val="11"/>
              </w:numPr>
            </w:pPr>
            <w:r>
              <w:t>Naizi_Organic_1</w:t>
            </w:r>
          </w:p>
          <w:p w14:paraId="5EB2A4F1" w14:textId="3AFDB26F" w:rsidR="00B1068E" w:rsidRDefault="00B1068E" w:rsidP="007B2A5D">
            <w:pPr>
              <w:pStyle w:val="ListParagraph"/>
              <w:numPr>
                <w:ilvl w:val="0"/>
                <w:numId w:val="11"/>
              </w:numPr>
            </w:pPr>
            <w:r>
              <w:t>Naizi_inorganic_1</w:t>
            </w:r>
          </w:p>
        </w:tc>
        <w:tc>
          <w:tcPr>
            <w:tcW w:w="1066" w:type="dxa"/>
          </w:tcPr>
          <w:p w14:paraId="082C2C81" w14:textId="77777777" w:rsidR="00B1068E" w:rsidRDefault="003A2286" w:rsidP="007B2A5D">
            <w:pPr>
              <w:pStyle w:val="ListParagraph"/>
              <w:numPr>
                <w:ilvl w:val="0"/>
                <w:numId w:val="11"/>
              </w:numPr>
            </w:pPr>
            <w:r>
              <w:t>8</w:t>
            </w:r>
          </w:p>
          <w:p w14:paraId="1B1B900A" w14:textId="73692958" w:rsidR="003A2286" w:rsidRDefault="00C312F2" w:rsidP="007B2A5D">
            <w:pPr>
              <w:pStyle w:val="ListParagraph"/>
              <w:numPr>
                <w:ilvl w:val="0"/>
                <w:numId w:val="11"/>
              </w:numPr>
            </w:pPr>
            <w:r>
              <w:t>15</w:t>
            </w:r>
          </w:p>
        </w:tc>
        <w:tc>
          <w:tcPr>
            <w:tcW w:w="2010" w:type="dxa"/>
          </w:tcPr>
          <w:p w14:paraId="066E8A32" w14:textId="0F005723" w:rsidR="00B1068E" w:rsidRDefault="00B1068E" w:rsidP="007B2A5D">
            <w:pPr>
              <w:pStyle w:val="ListParagraph"/>
              <w:numPr>
                <w:ilvl w:val="0"/>
                <w:numId w:val="11"/>
              </w:numPr>
            </w:pPr>
            <w:r>
              <w:t>Naizi market</w:t>
            </w:r>
          </w:p>
        </w:tc>
        <w:tc>
          <w:tcPr>
            <w:tcW w:w="1433" w:type="dxa"/>
          </w:tcPr>
          <w:p w14:paraId="3ECC175D" w14:textId="29C391C8" w:rsidR="00B1068E" w:rsidRDefault="005E008F" w:rsidP="007B2A5D">
            <w:pPr>
              <w:pStyle w:val="ListParagraph"/>
              <w:numPr>
                <w:ilvl w:val="0"/>
                <w:numId w:val="11"/>
              </w:numPr>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Default="00B1068E" w:rsidP="007B2A5D">
            <w:pPr>
              <w:pStyle w:val="ListParagraph"/>
              <w:numPr>
                <w:ilvl w:val="0"/>
                <w:numId w:val="11"/>
              </w:numPr>
            </w:pPr>
            <w:r>
              <w:t>Chigumula_Organic_1</w:t>
            </w:r>
          </w:p>
          <w:p w14:paraId="2751CFE5" w14:textId="77777777" w:rsidR="00B1068E" w:rsidRDefault="00B1068E" w:rsidP="007B2A5D">
            <w:pPr>
              <w:pStyle w:val="ListParagraph"/>
              <w:numPr>
                <w:ilvl w:val="0"/>
                <w:numId w:val="11"/>
              </w:numPr>
            </w:pPr>
            <w:r>
              <w:t>Chigumula_Organic_2</w:t>
            </w:r>
          </w:p>
          <w:p w14:paraId="17C00B07" w14:textId="3DF8F6D8" w:rsidR="00B1068E" w:rsidRDefault="00B1068E" w:rsidP="007B2A5D">
            <w:pPr>
              <w:pStyle w:val="ListParagraph"/>
              <w:numPr>
                <w:ilvl w:val="0"/>
                <w:numId w:val="11"/>
              </w:numPr>
            </w:pPr>
            <w:r>
              <w:t>Chigumula_inorganic_1</w:t>
            </w:r>
          </w:p>
        </w:tc>
        <w:tc>
          <w:tcPr>
            <w:tcW w:w="1066" w:type="dxa"/>
          </w:tcPr>
          <w:p w14:paraId="20B64D32" w14:textId="77777777" w:rsidR="00B1068E" w:rsidRDefault="00B1068E" w:rsidP="00710631"/>
        </w:tc>
        <w:tc>
          <w:tcPr>
            <w:tcW w:w="2010" w:type="dxa"/>
          </w:tcPr>
          <w:p w14:paraId="3D73B774" w14:textId="0B719D90" w:rsidR="00B1068E" w:rsidRDefault="00B1068E" w:rsidP="00710631">
            <w:r>
              <w:t>none</w:t>
            </w:r>
          </w:p>
        </w:tc>
        <w:tc>
          <w:tcPr>
            <w:tcW w:w="1433" w:type="dxa"/>
          </w:tcPr>
          <w:p w14:paraId="0E85071E" w14:textId="77777777" w:rsidR="00B1068E" w:rsidRDefault="00B1068E" w:rsidP="00710631"/>
        </w:tc>
      </w:tr>
    </w:tbl>
    <w:p w14:paraId="34154BB6" w14:textId="45EA4DA2" w:rsidR="00664FB3" w:rsidRDefault="00664FB3" w:rsidP="000E5B34"/>
    <w:p w14:paraId="4D6B9032" w14:textId="77777777"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DC355C">
        <w:t>2.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DC355C">
        <w:t xml:space="preserve">Figure </w:t>
      </w:r>
      <w:r w:rsidR="00DC355C">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DE0CC2">
        <w:t xml:space="preserve">Figure </w:t>
      </w:r>
      <w:r w:rsidR="00DE0CC2">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02BAC8DD" w:rsidR="00241871" w:rsidRDefault="00341D41" w:rsidP="00237A2E">
      <w:pPr>
        <w:pStyle w:val="Caption"/>
        <w:jc w:val="center"/>
      </w:pPr>
      <w:bookmarkStart w:id="24" w:name="_Ref117181263"/>
      <w:r>
        <w:t xml:space="preserve">Figure </w:t>
      </w:r>
      <w:r>
        <w:fldChar w:fldCharType="begin"/>
      </w:r>
      <w:r>
        <w:instrText xml:space="preserve"> SEQ Figure \* ARABIC </w:instrText>
      </w:r>
      <w:r>
        <w:fldChar w:fldCharType="separate"/>
      </w:r>
      <w:r w:rsidR="006647CB">
        <w:rPr>
          <w:noProof/>
        </w:rPr>
        <w:t>11</w:t>
      </w:r>
      <w:r>
        <w:fldChar w:fldCharType="end"/>
      </w:r>
      <w:bookmarkEnd w:id="24"/>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lastRenderedPageBreak/>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13928D14" w:rsidR="00241871" w:rsidRDefault="00237A2E" w:rsidP="00237A2E">
      <w:pPr>
        <w:pStyle w:val="Caption"/>
        <w:jc w:val="center"/>
      </w:pPr>
      <w:bookmarkStart w:id="25" w:name="_Ref117182656"/>
      <w:r>
        <w:t xml:space="preserve">Figure </w:t>
      </w:r>
      <w:r>
        <w:fldChar w:fldCharType="begin"/>
      </w:r>
      <w:r>
        <w:instrText xml:space="preserve"> SEQ Figure \* ARABIC </w:instrText>
      </w:r>
      <w:r>
        <w:fldChar w:fldCharType="separate"/>
      </w:r>
      <w:r w:rsidR="006647CB">
        <w:rPr>
          <w:noProof/>
        </w:rPr>
        <w:t>12</w:t>
      </w:r>
      <w:r>
        <w:fldChar w:fldCharType="end"/>
      </w:r>
      <w:bookmarkEnd w:id="25"/>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0F5846FD" w:rsidR="001B1D2C" w:rsidRPr="008B7C20" w:rsidRDefault="003C1A0F" w:rsidP="002979C7">
      <w:r>
        <w:t xml:space="preserve">In </w:t>
      </w:r>
      <w:r>
        <w:fldChar w:fldCharType="begin"/>
      </w:r>
      <w:r>
        <w:instrText xml:space="preserve"> REF _Ref117185555 \h </w:instrText>
      </w:r>
      <w:r>
        <w:fldChar w:fldCharType="separate"/>
      </w:r>
      <w:r>
        <w:t xml:space="preserve">Table </w:t>
      </w:r>
      <w:r>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23DD8A17" w:rsidR="00256887" w:rsidRDefault="00256887" w:rsidP="00256887">
      <w:pPr>
        <w:pStyle w:val="Caption"/>
        <w:keepNext/>
        <w:jc w:val="center"/>
      </w:pPr>
      <w:bookmarkStart w:id="26" w:name="_Ref117185555"/>
      <w:r>
        <w:t xml:space="preserve">Table </w:t>
      </w:r>
      <w:r>
        <w:fldChar w:fldCharType="begin"/>
      </w:r>
      <w:r>
        <w:instrText xml:space="preserve"> SEQ Table \* ARABIC </w:instrText>
      </w:r>
      <w:r>
        <w:fldChar w:fldCharType="separate"/>
      </w:r>
      <w:r>
        <w:rPr>
          <w:noProof/>
        </w:rPr>
        <w:t>3</w:t>
      </w:r>
      <w:r>
        <w:fldChar w:fldCharType="end"/>
      </w:r>
      <w:bookmarkEnd w:id="26"/>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4895D657" w14:textId="1E562A37" w:rsidR="00E207DF" w:rsidRDefault="00E207DF" w:rsidP="00015C15"/>
    <w:p w14:paraId="6A9E3DB8" w14:textId="60A0F8CF" w:rsidR="004446C6" w:rsidRDefault="00B63388" w:rsidP="004E4FE1">
      <w:pPr>
        <w:pStyle w:val="Heading2"/>
      </w:pPr>
      <w:r>
        <w:t>Generating</w:t>
      </w:r>
      <w:r w:rsidR="000800EA">
        <w:t xml:space="preserve"> artificial </w:t>
      </w:r>
      <w:r w:rsidR="001920DE">
        <w:t>filling data</w:t>
      </w:r>
    </w:p>
    <w:p w14:paraId="5EEB2757" w14:textId="7AE6EC9F"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6E176D">
        <w:t xml:space="preserve">Figure </w:t>
      </w:r>
      <w:r w:rsidR="006E176D">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458C439F" w:rsidR="00FF7FE7" w:rsidRDefault="009435AA" w:rsidP="009435AA">
      <w:pPr>
        <w:pStyle w:val="Caption"/>
        <w:jc w:val="center"/>
      </w:pPr>
      <w:bookmarkStart w:id="27" w:name="_Ref117256317"/>
      <w:r>
        <w:t xml:space="preserve">Figure </w:t>
      </w:r>
      <w:r>
        <w:fldChar w:fldCharType="begin"/>
      </w:r>
      <w:r>
        <w:instrText xml:space="preserve"> SEQ Figure \* ARABIC </w:instrText>
      </w:r>
      <w:r>
        <w:fldChar w:fldCharType="separate"/>
      </w:r>
      <w:r w:rsidR="006647CB">
        <w:rPr>
          <w:noProof/>
        </w:rPr>
        <w:t>13</w:t>
      </w:r>
      <w:r>
        <w:fldChar w:fldCharType="end"/>
      </w:r>
      <w:bookmarkEnd w:id="27"/>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3E9590BA" w:rsidR="006647CB" w:rsidRPr="006647CB" w:rsidRDefault="006647CB" w:rsidP="006647CB">
      <w:pPr>
        <w:pStyle w:val="Caption"/>
        <w:jc w:val="center"/>
      </w:pPr>
      <w:r>
        <w:t xml:space="preserve">Figure </w:t>
      </w:r>
      <w:r>
        <w:fldChar w:fldCharType="begin"/>
      </w:r>
      <w:r>
        <w:instrText xml:space="preserve"> SEQ Figure \* ARABIC </w:instrText>
      </w:r>
      <w:r>
        <w:fldChar w:fldCharType="separate"/>
      </w:r>
      <w:r>
        <w:rPr>
          <w:noProof/>
        </w:rPr>
        <w:t>14</w:t>
      </w:r>
      <w:r>
        <w:fldChar w:fldCharType="end"/>
      </w:r>
      <w:r>
        <w:t xml:space="preserve"> Histogram of emptying rates by skip arrivals at Mzedi dump</w:t>
      </w:r>
    </w:p>
    <w:p w14:paraId="65078FB2" w14:textId="1CD04E66" w:rsidR="00325E80" w:rsidRDefault="00325E80" w:rsidP="00325E80">
      <w:r>
        <w:lastRenderedPageBreak/>
        <w:t>Given the incompleteness of the available data, an artificial dataset of filling rates is created.</w:t>
      </w:r>
      <w:r>
        <w:t xml:space="preserve"> </w:t>
      </w:r>
      <w:r w:rsidR="00403779">
        <w:t>It is based on the filling rates</w:t>
      </w:r>
      <w:r w:rsidR="0096592F">
        <w:t xml:space="preserve">, with an added </w:t>
      </w:r>
      <w:r w:rsidR="00CA0512">
        <w:t>random element</w:t>
      </w:r>
      <w:r w:rsidR="00052288">
        <w:t xml:space="preserve">. </w:t>
      </w:r>
    </w:p>
    <w:p w14:paraId="7E5C6EA0" w14:textId="33415B86" w:rsidR="000161C5" w:rsidRDefault="000161C5" w:rsidP="00325E80">
      <w:r>
        <w:t>Other possibility: artificial log-normal distribution</w:t>
      </w:r>
    </w:p>
    <w:p w14:paraId="6D60E756" w14:textId="69D82C3F" w:rsidR="000161C5" w:rsidRPr="00325E80" w:rsidRDefault="000161C5" w:rsidP="000161C5">
      <w:pPr>
        <w:jc w:val="center"/>
      </w:pPr>
      <w:r>
        <w:rPr>
          <w:noProof/>
        </w:rPr>
        <w:drawing>
          <wp:inline distT="0" distB="0" distL="0" distR="0" wp14:anchorId="16EF3939" wp14:editId="3BE8D437">
            <wp:extent cx="3901440" cy="294986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9733" cy="2956140"/>
                    </a:xfrm>
                    <a:prstGeom prst="rect">
                      <a:avLst/>
                    </a:prstGeom>
                    <a:noFill/>
                    <a:ln>
                      <a:noFill/>
                    </a:ln>
                  </pic:spPr>
                </pic:pic>
              </a:graphicData>
            </a:graphic>
          </wp:inline>
        </w:drawing>
      </w:r>
    </w:p>
    <w:p w14:paraId="52AD0C4C" w14:textId="77777777" w:rsidR="00FF7FE7" w:rsidRDefault="00FF7FE7" w:rsidP="00FF7FE7">
      <w:pPr>
        <w:pStyle w:val="Heading1"/>
      </w:pPr>
      <w:r>
        <w:t>Optimization model</w:t>
      </w:r>
    </w:p>
    <w:p w14:paraId="177CA1C0" w14:textId="77777777" w:rsidR="009523BC" w:rsidRDefault="00FF7FE7" w:rsidP="00CD2BF9">
      <w:pPr>
        <w:pStyle w:val="Heading2"/>
      </w:pPr>
      <w:r>
        <w:t>Problem formulatio</w:t>
      </w:r>
      <w:r w:rsidR="009523BC">
        <w:t>n</w:t>
      </w:r>
    </w:p>
    <w:p w14:paraId="4C442816" w14:textId="1994A74A" w:rsidR="0026004E" w:rsidRDefault="0026004E" w:rsidP="00E81CAA">
      <w:pPr>
        <w:pStyle w:val="ListParagraph"/>
        <w:numPr>
          <w:ilvl w:val="0"/>
          <w:numId w:val="11"/>
        </w:numPr>
      </w:pPr>
      <w:r>
        <w:t>Features:</w:t>
      </w:r>
    </w:p>
    <w:p w14:paraId="08DA986E" w14:textId="77777777" w:rsidR="009667FC" w:rsidRPr="00833C9E" w:rsidRDefault="0026004E" w:rsidP="00E81CAA">
      <w:pPr>
        <w:pStyle w:val="ListParagraph"/>
        <w:numPr>
          <w:ilvl w:val="1"/>
          <w:numId w:val="11"/>
        </w:numPr>
        <w:rPr>
          <w:b/>
          <w:bCs/>
        </w:rPr>
      </w:pPr>
      <w:r w:rsidRPr="00833C9E">
        <w:rPr>
          <w:b/>
          <w:bCs/>
        </w:rPr>
        <w:t>No emptying on Sunday</w:t>
      </w:r>
    </w:p>
    <w:p w14:paraId="336F51A5" w14:textId="09BF5CFF" w:rsidR="00EB3372" w:rsidRPr="00833C9E" w:rsidRDefault="009667FC" w:rsidP="00E81CAA">
      <w:pPr>
        <w:pStyle w:val="ListParagraph"/>
        <w:numPr>
          <w:ilvl w:val="1"/>
          <w:numId w:val="11"/>
        </w:numPr>
        <w:rPr>
          <w:b/>
          <w:bCs/>
        </w:rPr>
      </w:pPr>
      <w:r w:rsidRPr="00833C9E">
        <w:rPr>
          <w:b/>
          <w:bCs/>
        </w:rPr>
        <w:t>28 days planning period</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Default="00FD2049" w:rsidP="00FA5264">
      <w:pPr>
        <w:pStyle w:val="ListParagraph"/>
        <w:numPr>
          <w:ilvl w:val="1"/>
          <w:numId w:val="11"/>
        </w:numPr>
      </w:pPr>
      <w:r>
        <w:t>Constant speed (i.e. time of travel is directly proportional to distance)</w:t>
      </w:r>
    </w:p>
    <w:p w14:paraId="79F97E69" w14:textId="4CD44C96" w:rsidR="00E33035" w:rsidRDefault="00FA5264" w:rsidP="00FA5264">
      <w:pPr>
        <w:pStyle w:val="ListParagraph"/>
        <w:numPr>
          <w:ilvl w:val="0"/>
          <w:numId w:val="11"/>
        </w:numPr>
      </w:pPr>
      <w:r>
        <w:t>Objective:</w:t>
      </w:r>
      <w:r>
        <w:t xml:space="preser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Default="00E33035" w:rsidP="00E33035">
      <w:pPr>
        <w:pStyle w:val="ListParagraph"/>
        <w:numPr>
          <w:ilvl w:val="2"/>
          <w:numId w:val="11"/>
        </w:numPr>
      </w:pPr>
      <w: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61BCCD7A" w:rsidR="00DE7E10" w:rsidRDefault="00DE7E10" w:rsidP="00DE7E10">
      <w:pPr>
        <w:pStyle w:val="ListParagraph"/>
        <w:numPr>
          <w:ilvl w:val="1"/>
          <w:numId w:val="11"/>
        </w:numPr>
      </w:pPr>
      <w:r>
        <w:t>Overflowing costs</w:t>
      </w:r>
      <w:r w:rsidR="00796270">
        <w:t>: based on amount overflowed</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44BC5E5D" w:rsidR="00FA5264" w:rsidRPr="00833C9E"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415A79B8" w14:textId="77777777" w:rsidR="004E26DA" w:rsidRDefault="00847BED" w:rsidP="0036764F">
      <w:pPr>
        <w:pStyle w:val="ListParagraph"/>
        <w:numPr>
          <w:ilvl w:val="1"/>
          <w:numId w:val="11"/>
        </w:numPr>
      </w:pPr>
      <w:r>
        <w:lastRenderedPageBreak/>
        <w:t>Daily operation constraints (2x4hour blocks per day)</w:t>
      </w:r>
    </w:p>
    <w:p w14:paraId="64540CF1" w14:textId="6760A376" w:rsidR="00485076" w:rsidRPr="00015C15"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5ECF57C8" w14:textId="43F7A55B" w:rsidR="00A01443" w:rsidRDefault="00A96E4C" w:rsidP="00981814">
      <w:pPr>
        <w:pStyle w:val="Heading1"/>
      </w:pPr>
      <w:bookmarkStart w:id="28" w:name="_Toc117182074"/>
      <w:r>
        <w:t>Results and Discussion</w:t>
      </w:r>
      <w:bookmarkEnd w:id="28"/>
    </w:p>
    <w:p w14:paraId="53678732" w14:textId="77777777" w:rsidR="00A01443" w:rsidRDefault="00A96E4C">
      <w:r>
        <w:t xml:space="preserve">This is where you present your findings. As much as possible structure your results along the lines of your research questions.  Start with the simplest results first and proceed to more complex ones. Tables and Figures should be clear enough that they need little explanation:  do not simply re-write the numbers as text to fill space.  Rather, highlight trends, outliers, or gaps.  </w:t>
      </w:r>
    </w:p>
    <w:p w14:paraId="45BA6673" w14:textId="6EF58700" w:rsidR="00A01443" w:rsidRDefault="00A96E4C" w:rsidP="00981814">
      <w:pPr>
        <w:pStyle w:val="Heading2"/>
      </w:pPr>
      <w:bookmarkStart w:id="29" w:name="_Toc117182075"/>
      <w:r>
        <w:t>Discussion</w:t>
      </w:r>
      <w:bookmarkEnd w:id="29"/>
    </w:p>
    <w:p w14:paraId="1AF92917" w14:textId="58A3BE6E" w:rsidR="00A01443" w:rsidRDefault="00A96E4C">
      <w:pPr>
        <w:ind w:firstLine="578"/>
      </w:pPr>
      <w:r>
        <w:t xml:space="preserve">Sometimes, the Discussion section is separate than the Results.  Where to include it is personal, though it is often easier to include the discussion with the results.  The discussion simply refers to the interpretation and contextualization of the results.  You present your findings (results) and then explain what they </w:t>
      </w:r>
      <w:r w:rsidR="009E793C">
        <w:t>mean; how</w:t>
      </w:r>
      <w:r>
        <w:t xml:space="preserve"> do they relate to what other people have </w:t>
      </w:r>
      <w:r w:rsidR="009E793C">
        <w:t>found; how</w:t>
      </w:r>
      <w:r>
        <w:t xml:space="preserve"> they match or contradict the literature.  The discussion requires references to other published works.  Results sections that only present data are fine, but when there are multiple results, it is sometimes difficult for the reader to bounce back and forth between the results and the discussion.  </w:t>
      </w:r>
    </w:p>
    <w:p w14:paraId="0670B358" w14:textId="7C8D0A62" w:rsidR="009F4F7B" w:rsidRDefault="009F4F7B" w:rsidP="009F4F7B">
      <w:pPr>
        <w:keepNext/>
        <w:ind w:firstLine="720"/>
        <w:jc w:val="center"/>
      </w:pPr>
    </w:p>
    <w:p w14:paraId="2BD96933" w14:textId="15558D0B" w:rsidR="00A01443" w:rsidRDefault="00A96E4C" w:rsidP="00981814">
      <w:pPr>
        <w:pStyle w:val="Heading1"/>
      </w:pPr>
      <w:bookmarkStart w:id="30" w:name="_Toc117182076"/>
      <w:r>
        <w:t>Conclusions and Recommendations</w:t>
      </w:r>
      <w:bookmarkEnd w:id="30"/>
    </w:p>
    <w:p w14:paraId="4EA5A59D" w14:textId="00D99F20" w:rsidR="00A01443" w:rsidRDefault="00A96E4C">
      <w:r>
        <w:t xml:space="preserve">No more than a page; two pages maximum. </w:t>
      </w:r>
    </w:p>
    <w:p w14:paraId="43CF5AF1" w14:textId="77777777" w:rsidR="00A01443" w:rsidRDefault="00A01443">
      <w:pPr>
        <w:pBdr>
          <w:top w:val="nil"/>
          <w:left w:val="nil"/>
          <w:bottom w:val="nil"/>
          <w:right w:val="nil"/>
          <w:between w:val="nil"/>
        </w:pBdr>
        <w:spacing w:after="0" w:line="240" w:lineRule="auto"/>
        <w:rPr>
          <w:rFonts w:ascii="Calibri" w:eastAsia="Calibri" w:hAnsi="Calibri" w:cs="Calibri"/>
          <w:color w:val="000000"/>
          <w:sz w:val="24"/>
          <w:szCs w:val="24"/>
        </w:rPr>
      </w:pPr>
    </w:p>
    <w:p w14:paraId="04E0A067" w14:textId="1DFD2F30" w:rsidR="00A01443" w:rsidRDefault="00A96E4C" w:rsidP="00981814">
      <w:pPr>
        <w:pStyle w:val="Heading1"/>
      </w:pPr>
      <w:bookmarkStart w:id="31" w:name="_Toc117182077"/>
      <w:r>
        <w:t>References</w:t>
      </w:r>
      <w:bookmarkEnd w:id="31"/>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3EC07B57" w14:textId="77777777" w:rsidR="008F7A1B" w:rsidRPr="008F7A1B" w:rsidRDefault="00520A43" w:rsidP="008F7A1B">
      <w:pPr>
        <w:pStyle w:val="Bibliography"/>
        <w:rPr>
          <w:rFonts w:ascii="Times New Roman" w:hAnsi="Times New Roman" w:cs="Times New Roman"/>
          <w:sz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Pr>
          <w:rFonts w:eastAsia="Times New Roman"/>
          <w:color w:val="000000"/>
        </w:rPr>
        <w:fldChar w:fldCharType="separate"/>
      </w:r>
      <w:r w:rsidR="008F7A1B" w:rsidRPr="008F7A1B">
        <w:rPr>
          <w:rFonts w:ascii="Times New Roman" w:hAnsi="Times New Roman" w:cs="Times New Roman"/>
          <w:sz w:val="24"/>
        </w:rPr>
        <w:t xml:space="preserve">Raucq, J., Sörensen, K., &amp; Cattrysse, D. (2019). Solving a real-life roll-on–roll-off waste collection problem with column generation. </w:t>
      </w:r>
      <w:r w:rsidR="008F7A1B" w:rsidRPr="008F7A1B">
        <w:rPr>
          <w:rFonts w:ascii="Times New Roman" w:hAnsi="Times New Roman" w:cs="Times New Roman"/>
          <w:i/>
          <w:iCs/>
          <w:sz w:val="24"/>
        </w:rPr>
        <w:t>Journal on Vehicle Routing Algorithms</w:t>
      </w:r>
      <w:r w:rsidR="008F7A1B" w:rsidRPr="008F7A1B">
        <w:rPr>
          <w:rFonts w:ascii="Times New Roman" w:hAnsi="Times New Roman" w:cs="Times New Roman"/>
          <w:sz w:val="24"/>
        </w:rPr>
        <w:t xml:space="preserve">, </w:t>
      </w:r>
      <w:r w:rsidR="008F7A1B" w:rsidRPr="008F7A1B">
        <w:rPr>
          <w:rFonts w:ascii="Times New Roman" w:hAnsi="Times New Roman" w:cs="Times New Roman"/>
          <w:i/>
          <w:iCs/>
          <w:sz w:val="24"/>
        </w:rPr>
        <w:t>2</w:t>
      </w:r>
      <w:r w:rsidR="008F7A1B" w:rsidRPr="008F7A1B">
        <w:rPr>
          <w:rFonts w:ascii="Times New Roman" w:hAnsi="Times New Roman" w:cs="Times New Roman"/>
          <w:sz w:val="24"/>
        </w:rPr>
        <w:t>(1–4), 41–54. https://doi.org/10.1007/s41604-019-00013-6</w:t>
      </w:r>
    </w:p>
    <w:p w14:paraId="63D0AE16" w14:textId="7237D94A" w:rsidR="00520A43" w:rsidRPr="00520A43" w:rsidRDefault="00520A43" w:rsidP="00520A43">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90B1A" w14:textId="77777777" w:rsidR="001966A9" w:rsidRDefault="001966A9">
      <w:pPr>
        <w:spacing w:after="0" w:line="240" w:lineRule="auto"/>
      </w:pPr>
      <w:r>
        <w:separator/>
      </w:r>
    </w:p>
  </w:endnote>
  <w:endnote w:type="continuationSeparator" w:id="0">
    <w:p w14:paraId="1DB61B05" w14:textId="77777777" w:rsidR="001966A9" w:rsidRDefault="001966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22CD9" w14:textId="77777777" w:rsidR="001966A9" w:rsidRDefault="001966A9">
      <w:pPr>
        <w:spacing w:after="0" w:line="240" w:lineRule="auto"/>
      </w:pPr>
      <w:r>
        <w:separator/>
      </w:r>
    </w:p>
  </w:footnote>
  <w:footnote w:type="continuationSeparator" w:id="0">
    <w:p w14:paraId="6DB9AC8E" w14:textId="77777777" w:rsidR="001966A9" w:rsidRDefault="001966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89A63088"/>
    <w:lvl w:ilvl="0" w:tplc="4FC0D8BE">
      <w:start w:val="10"/>
      <w:numFmt w:val="bullet"/>
      <w:suff w:val="space"/>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8"/>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7"/>
  </w:num>
  <w:num w:numId="6">
    <w:abstractNumId w:val="0"/>
  </w:num>
  <w:num w:numId="7">
    <w:abstractNumId w:val="1"/>
  </w:num>
  <w:num w:numId="8">
    <w:abstractNumId w:val="2"/>
  </w:num>
  <w:num w:numId="9">
    <w:abstractNumId w:val="9"/>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11C88"/>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68D2"/>
    <w:rsid w:val="000800EA"/>
    <w:rsid w:val="00084009"/>
    <w:rsid w:val="00091165"/>
    <w:rsid w:val="00092122"/>
    <w:rsid w:val="00094516"/>
    <w:rsid w:val="00094DA8"/>
    <w:rsid w:val="000959CA"/>
    <w:rsid w:val="000A096A"/>
    <w:rsid w:val="000A28B4"/>
    <w:rsid w:val="000B23F5"/>
    <w:rsid w:val="000B67FE"/>
    <w:rsid w:val="000C452A"/>
    <w:rsid w:val="000C4C38"/>
    <w:rsid w:val="000D00B7"/>
    <w:rsid w:val="000E152C"/>
    <w:rsid w:val="000E2A52"/>
    <w:rsid w:val="000E4023"/>
    <w:rsid w:val="000E5B34"/>
    <w:rsid w:val="000E678C"/>
    <w:rsid w:val="000F3E52"/>
    <w:rsid w:val="000F4C71"/>
    <w:rsid w:val="0010588D"/>
    <w:rsid w:val="00106BE9"/>
    <w:rsid w:val="001104B8"/>
    <w:rsid w:val="001127D6"/>
    <w:rsid w:val="001140D6"/>
    <w:rsid w:val="001327DF"/>
    <w:rsid w:val="00135FBF"/>
    <w:rsid w:val="00136F31"/>
    <w:rsid w:val="001506FD"/>
    <w:rsid w:val="00153574"/>
    <w:rsid w:val="00154877"/>
    <w:rsid w:val="00160A2B"/>
    <w:rsid w:val="001661C0"/>
    <w:rsid w:val="00166373"/>
    <w:rsid w:val="00166550"/>
    <w:rsid w:val="00174DD9"/>
    <w:rsid w:val="001773EA"/>
    <w:rsid w:val="00186321"/>
    <w:rsid w:val="00191755"/>
    <w:rsid w:val="001920DE"/>
    <w:rsid w:val="00193E82"/>
    <w:rsid w:val="001966A9"/>
    <w:rsid w:val="00197922"/>
    <w:rsid w:val="001A4B56"/>
    <w:rsid w:val="001A7653"/>
    <w:rsid w:val="001B09BF"/>
    <w:rsid w:val="001B1D2C"/>
    <w:rsid w:val="001C4BF5"/>
    <w:rsid w:val="001D4902"/>
    <w:rsid w:val="001E0B67"/>
    <w:rsid w:val="001F04B3"/>
    <w:rsid w:val="001F4CD9"/>
    <w:rsid w:val="0020544F"/>
    <w:rsid w:val="00206533"/>
    <w:rsid w:val="00207336"/>
    <w:rsid w:val="002133B5"/>
    <w:rsid w:val="00213E62"/>
    <w:rsid w:val="00214009"/>
    <w:rsid w:val="002143A8"/>
    <w:rsid w:val="00215756"/>
    <w:rsid w:val="00220B1C"/>
    <w:rsid w:val="00221EC4"/>
    <w:rsid w:val="00225947"/>
    <w:rsid w:val="00237A2E"/>
    <w:rsid w:val="00241871"/>
    <w:rsid w:val="00251CF8"/>
    <w:rsid w:val="00254DF0"/>
    <w:rsid w:val="00256887"/>
    <w:rsid w:val="00256971"/>
    <w:rsid w:val="0026004E"/>
    <w:rsid w:val="00260F3F"/>
    <w:rsid w:val="00266191"/>
    <w:rsid w:val="00273A33"/>
    <w:rsid w:val="00274871"/>
    <w:rsid w:val="00274F04"/>
    <w:rsid w:val="00276709"/>
    <w:rsid w:val="00282D9D"/>
    <w:rsid w:val="002869D5"/>
    <w:rsid w:val="00286F18"/>
    <w:rsid w:val="00294026"/>
    <w:rsid w:val="002979C7"/>
    <w:rsid w:val="002A1023"/>
    <w:rsid w:val="002B40CD"/>
    <w:rsid w:val="002B5DE6"/>
    <w:rsid w:val="002C027E"/>
    <w:rsid w:val="002D53D0"/>
    <w:rsid w:val="002D6B3F"/>
    <w:rsid w:val="002E2F18"/>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6764F"/>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62DF2"/>
    <w:rsid w:val="00471902"/>
    <w:rsid w:val="00474032"/>
    <w:rsid w:val="00476B56"/>
    <w:rsid w:val="004804C0"/>
    <w:rsid w:val="00482A0C"/>
    <w:rsid w:val="00485076"/>
    <w:rsid w:val="004851BA"/>
    <w:rsid w:val="0049471D"/>
    <w:rsid w:val="004960BE"/>
    <w:rsid w:val="0049774B"/>
    <w:rsid w:val="00497A84"/>
    <w:rsid w:val="004B12F2"/>
    <w:rsid w:val="004B6D49"/>
    <w:rsid w:val="004C125D"/>
    <w:rsid w:val="004C34FF"/>
    <w:rsid w:val="004C3D25"/>
    <w:rsid w:val="004C51B9"/>
    <w:rsid w:val="004C57BF"/>
    <w:rsid w:val="004D22F5"/>
    <w:rsid w:val="004D7A44"/>
    <w:rsid w:val="004E02B3"/>
    <w:rsid w:val="004E26DA"/>
    <w:rsid w:val="004E4FE1"/>
    <w:rsid w:val="004E5190"/>
    <w:rsid w:val="004F215C"/>
    <w:rsid w:val="0050689A"/>
    <w:rsid w:val="00513F99"/>
    <w:rsid w:val="00520A43"/>
    <w:rsid w:val="005224E0"/>
    <w:rsid w:val="005262A2"/>
    <w:rsid w:val="00546D10"/>
    <w:rsid w:val="00570C39"/>
    <w:rsid w:val="00571521"/>
    <w:rsid w:val="00573574"/>
    <w:rsid w:val="0059005A"/>
    <w:rsid w:val="005A754C"/>
    <w:rsid w:val="005B0CF6"/>
    <w:rsid w:val="005B13FC"/>
    <w:rsid w:val="005B3C65"/>
    <w:rsid w:val="005B71F5"/>
    <w:rsid w:val="005B7CCE"/>
    <w:rsid w:val="005B7F97"/>
    <w:rsid w:val="005C2457"/>
    <w:rsid w:val="005C52AA"/>
    <w:rsid w:val="005D201C"/>
    <w:rsid w:val="005D5862"/>
    <w:rsid w:val="005E008F"/>
    <w:rsid w:val="005E60FA"/>
    <w:rsid w:val="005E793B"/>
    <w:rsid w:val="005F1D67"/>
    <w:rsid w:val="005F2428"/>
    <w:rsid w:val="005F7AC3"/>
    <w:rsid w:val="0061010C"/>
    <w:rsid w:val="00610E35"/>
    <w:rsid w:val="00616E35"/>
    <w:rsid w:val="00620A7D"/>
    <w:rsid w:val="00621F81"/>
    <w:rsid w:val="00633C79"/>
    <w:rsid w:val="006348C5"/>
    <w:rsid w:val="00636D22"/>
    <w:rsid w:val="006376F3"/>
    <w:rsid w:val="006463E0"/>
    <w:rsid w:val="006514E1"/>
    <w:rsid w:val="00651A85"/>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76D"/>
    <w:rsid w:val="006F0AE1"/>
    <w:rsid w:val="00710631"/>
    <w:rsid w:val="007171ED"/>
    <w:rsid w:val="00724E09"/>
    <w:rsid w:val="0072584E"/>
    <w:rsid w:val="00725AB9"/>
    <w:rsid w:val="00737195"/>
    <w:rsid w:val="00737891"/>
    <w:rsid w:val="00737DFC"/>
    <w:rsid w:val="00750032"/>
    <w:rsid w:val="00754FD8"/>
    <w:rsid w:val="00756AB7"/>
    <w:rsid w:val="0077071F"/>
    <w:rsid w:val="00770E60"/>
    <w:rsid w:val="007736EA"/>
    <w:rsid w:val="00783059"/>
    <w:rsid w:val="00796270"/>
    <w:rsid w:val="007A1E51"/>
    <w:rsid w:val="007A3515"/>
    <w:rsid w:val="007A5781"/>
    <w:rsid w:val="007A746C"/>
    <w:rsid w:val="007B016E"/>
    <w:rsid w:val="007B2325"/>
    <w:rsid w:val="007B2A5D"/>
    <w:rsid w:val="007C758C"/>
    <w:rsid w:val="007C79B7"/>
    <w:rsid w:val="007E0E5C"/>
    <w:rsid w:val="007E270B"/>
    <w:rsid w:val="007F124D"/>
    <w:rsid w:val="007F59FA"/>
    <w:rsid w:val="007F7963"/>
    <w:rsid w:val="00805F1A"/>
    <w:rsid w:val="00814199"/>
    <w:rsid w:val="0082294D"/>
    <w:rsid w:val="00826A1A"/>
    <w:rsid w:val="00827039"/>
    <w:rsid w:val="00830310"/>
    <w:rsid w:val="00833C9E"/>
    <w:rsid w:val="00836BFA"/>
    <w:rsid w:val="008376D6"/>
    <w:rsid w:val="008441A0"/>
    <w:rsid w:val="00847BED"/>
    <w:rsid w:val="00851081"/>
    <w:rsid w:val="00854200"/>
    <w:rsid w:val="00854BDC"/>
    <w:rsid w:val="00857210"/>
    <w:rsid w:val="00862189"/>
    <w:rsid w:val="00862CCE"/>
    <w:rsid w:val="008760CC"/>
    <w:rsid w:val="008826FF"/>
    <w:rsid w:val="00885478"/>
    <w:rsid w:val="0089386D"/>
    <w:rsid w:val="00895A05"/>
    <w:rsid w:val="008A1F47"/>
    <w:rsid w:val="008A219D"/>
    <w:rsid w:val="008B066B"/>
    <w:rsid w:val="008B102E"/>
    <w:rsid w:val="008B540C"/>
    <w:rsid w:val="008B7C20"/>
    <w:rsid w:val="008D0F0B"/>
    <w:rsid w:val="008D0FC3"/>
    <w:rsid w:val="008D4704"/>
    <w:rsid w:val="008D6256"/>
    <w:rsid w:val="008E50E3"/>
    <w:rsid w:val="008F0D92"/>
    <w:rsid w:val="008F4743"/>
    <w:rsid w:val="008F7A1B"/>
    <w:rsid w:val="0090657C"/>
    <w:rsid w:val="009100E8"/>
    <w:rsid w:val="0091048D"/>
    <w:rsid w:val="00911D9C"/>
    <w:rsid w:val="00921913"/>
    <w:rsid w:val="00921DDD"/>
    <w:rsid w:val="009250D3"/>
    <w:rsid w:val="0093381E"/>
    <w:rsid w:val="009435AA"/>
    <w:rsid w:val="0095080F"/>
    <w:rsid w:val="009523BC"/>
    <w:rsid w:val="009645D4"/>
    <w:rsid w:val="0096592F"/>
    <w:rsid w:val="009667FC"/>
    <w:rsid w:val="0097538A"/>
    <w:rsid w:val="00976828"/>
    <w:rsid w:val="00981814"/>
    <w:rsid w:val="00985929"/>
    <w:rsid w:val="00993479"/>
    <w:rsid w:val="0099438E"/>
    <w:rsid w:val="00994EDF"/>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12EFC"/>
    <w:rsid w:val="00A142E9"/>
    <w:rsid w:val="00A202F7"/>
    <w:rsid w:val="00A20905"/>
    <w:rsid w:val="00A25E24"/>
    <w:rsid w:val="00A318E3"/>
    <w:rsid w:val="00A330D4"/>
    <w:rsid w:val="00A37277"/>
    <w:rsid w:val="00A4367E"/>
    <w:rsid w:val="00A54AF1"/>
    <w:rsid w:val="00A6120B"/>
    <w:rsid w:val="00A644C0"/>
    <w:rsid w:val="00A772A1"/>
    <w:rsid w:val="00A8461D"/>
    <w:rsid w:val="00A84A13"/>
    <w:rsid w:val="00A92CC4"/>
    <w:rsid w:val="00A92D0B"/>
    <w:rsid w:val="00A96E4C"/>
    <w:rsid w:val="00AB48D9"/>
    <w:rsid w:val="00AB7C95"/>
    <w:rsid w:val="00AB7E3D"/>
    <w:rsid w:val="00AC0558"/>
    <w:rsid w:val="00AC4875"/>
    <w:rsid w:val="00AC4B7B"/>
    <w:rsid w:val="00AC653D"/>
    <w:rsid w:val="00AD4A98"/>
    <w:rsid w:val="00AD5435"/>
    <w:rsid w:val="00AE6E3A"/>
    <w:rsid w:val="00AF2249"/>
    <w:rsid w:val="00AF7BD4"/>
    <w:rsid w:val="00B02CAB"/>
    <w:rsid w:val="00B06D36"/>
    <w:rsid w:val="00B1068E"/>
    <w:rsid w:val="00B11278"/>
    <w:rsid w:val="00B17C58"/>
    <w:rsid w:val="00B275D1"/>
    <w:rsid w:val="00B3170C"/>
    <w:rsid w:val="00B3325A"/>
    <w:rsid w:val="00B41A4E"/>
    <w:rsid w:val="00B52FF1"/>
    <w:rsid w:val="00B53BF3"/>
    <w:rsid w:val="00B6208A"/>
    <w:rsid w:val="00B63388"/>
    <w:rsid w:val="00B72BF6"/>
    <w:rsid w:val="00B74D6E"/>
    <w:rsid w:val="00B80BB9"/>
    <w:rsid w:val="00B81E51"/>
    <w:rsid w:val="00B90D49"/>
    <w:rsid w:val="00B91D9F"/>
    <w:rsid w:val="00B94A01"/>
    <w:rsid w:val="00BA2BDB"/>
    <w:rsid w:val="00BA4EC9"/>
    <w:rsid w:val="00BC3A3D"/>
    <w:rsid w:val="00BC3D69"/>
    <w:rsid w:val="00BC6BB1"/>
    <w:rsid w:val="00BD01BA"/>
    <w:rsid w:val="00BE03C1"/>
    <w:rsid w:val="00BE76A2"/>
    <w:rsid w:val="00C152F1"/>
    <w:rsid w:val="00C20145"/>
    <w:rsid w:val="00C21370"/>
    <w:rsid w:val="00C224D8"/>
    <w:rsid w:val="00C2402A"/>
    <w:rsid w:val="00C2629F"/>
    <w:rsid w:val="00C30F9D"/>
    <w:rsid w:val="00C312F2"/>
    <w:rsid w:val="00C3461D"/>
    <w:rsid w:val="00C4480A"/>
    <w:rsid w:val="00C44FAE"/>
    <w:rsid w:val="00C5695A"/>
    <w:rsid w:val="00C60AD9"/>
    <w:rsid w:val="00C83099"/>
    <w:rsid w:val="00C84407"/>
    <w:rsid w:val="00C8632A"/>
    <w:rsid w:val="00C90699"/>
    <w:rsid w:val="00C96E47"/>
    <w:rsid w:val="00CA0512"/>
    <w:rsid w:val="00CA071C"/>
    <w:rsid w:val="00CA4D59"/>
    <w:rsid w:val="00CA5B42"/>
    <w:rsid w:val="00CB3710"/>
    <w:rsid w:val="00CB447E"/>
    <w:rsid w:val="00CC29AE"/>
    <w:rsid w:val="00CC554B"/>
    <w:rsid w:val="00CD0A28"/>
    <w:rsid w:val="00CD2BF9"/>
    <w:rsid w:val="00CD5883"/>
    <w:rsid w:val="00CF1D9E"/>
    <w:rsid w:val="00CF755B"/>
    <w:rsid w:val="00D060DE"/>
    <w:rsid w:val="00D11042"/>
    <w:rsid w:val="00D130BB"/>
    <w:rsid w:val="00D17B5C"/>
    <w:rsid w:val="00D21BF9"/>
    <w:rsid w:val="00D24BEE"/>
    <w:rsid w:val="00D3544A"/>
    <w:rsid w:val="00D359E1"/>
    <w:rsid w:val="00D35F58"/>
    <w:rsid w:val="00D35FE8"/>
    <w:rsid w:val="00D435B7"/>
    <w:rsid w:val="00D44FC3"/>
    <w:rsid w:val="00D45A37"/>
    <w:rsid w:val="00D60201"/>
    <w:rsid w:val="00D6753F"/>
    <w:rsid w:val="00D71454"/>
    <w:rsid w:val="00D73092"/>
    <w:rsid w:val="00D75497"/>
    <w:rsid w:val="00D77E78"/>
    <w:rsid w:val="00D82FB8"/>
    <w:rsid w:val="00D84720"/>
    <w:rsid w:val="00D926FD"/>
    <w:rsid w:val="00D95BDC"/>
    <w:rsid w:val="00DA0050"/>
    <w:rsid w:val="00DB65A8"/>
    <w:rsid w:val="00DC355C"/>
    <w:rsid w:val="00DC4779"/>
    <w:rsid w:val="00DC6716"/>
    <w:rsid w:val="00DD0014"/>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33035"/>
    <w:rsid w:val="00E377C6"/>
    <w:rsid w:val="00E42D13"/>
    <w:rsid w:val="00E42F68"/>
    <w:rsid w:val="00E51462"/>
    <w:rsid w:val="00E65129"/>
    <w:rsid w:val="00E660C4"/>
    <w:rsid w:val="00E666EB"/>
    <w:rsid w:val="00E6673A"/>
    <w:rsid w:val="00E7710E"/>
    <w:rsid w:val="00E809E5"/>
    <w:rsid w:val="00E81CAA"/>
    <w:rsid w:val="00E87B54"/>
    <w:rsid w:val="00E95A6A"/>
    <w:rsid w:val="00EA4C8F"/>
    <w:rsid w:val="00EA4E95"/>
    <w:rsid w:val="00EB3372"/>
    <w:rsid w:val="00EB39C2"/>
    <w:rsid w:val="00EB5EBD"/>
    <w:rsid w:val="00EC7BE6"/>
    <w:rsid w:val="00ED1A99"/>
    <w:rsid w:val="00EE096A"/>
    <w:rsid w:val="00EE30F6"/>
    <w:rsid w:val="00EE5A1B"/>
    <w:rsid w:val="00EE7F73"/>
    <w:rsid w:val="00EF3ECC"/>
    <w:rsid w:val="00F03475"/>
    <w:rsid w:val="00F07DD2"/>
    <w:rsid w:val="00F11C8B"/>
    <w:rsid w:val="00F20F1E"/>
    <w:rsid w:val="00F2594C"/>
    <w:rsid w:val="00F3536C"/>
    <w:rsid w:val="00F42B07"/>
    <w:rsid w:val="00F518EF"/>
    <w:rsid w:val="00F61E55"/>
    <w:rsid w:val="00F63218"/>
    <w:rsid w:val="00F63348"/>
    <w:rsid w:val="00F662FC"/>
    <w:rsid w:val="00F70038"/>
    <w:rsid w:val="00F739A5"/>
    <w:rsid w:val="00F75405"/>
    <w:rsid w:val="00F756C3"/>
    <w:rsid w:val="00F759C1"/>
    <w:rsid w:val="00F76CDC"/>
    <w:rsid w:val="00F87411"/>
    <w:rsid w:val="00F920EF"/>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6D23"/>
    <w:rsid w:val="00FD1B75"/>
    <w:rsid w:val="00FD2049"/>
    <w:rsid w:val="00FE1987"/>
    <w:rsid w:val="00FE1AF7"/>
    <w:rsid w:val="00FF194C"/>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972</Words>
  <Characters>1694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656</cp:revision>
  <dcterms:created xsi:type="dcterms:W3CDTF">2022-05-15T15:00:00Z</dcterms:created>
  <dcterms:modified xsi:type="dcterms:W3CDTF">2022-10-2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